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5FBC89" w14:textId="77777777" w:rsidR="00243E80" w:rsidRDefault="00243E80" w:rsidP="00243E80">
      <w:pPr>
        <w:rPr>
          <w:b/>
        </w:rPr>
      </w:pPr>
      <w:bookmarkStart w:id="0" w:name="_GoBack"/>
      <w:bookmarkEnd w:id="0"/>
    </w:p>
    <w:p w14:paraId="25D0B301" w14:textId="77777777" w:rsidR="00243E80" w:rsidRDefault="00243E80" w:rsidP="00243E80">
      <w:pPr>
        <w:rPr>
          <w:b/>
        </w:rPr>
      </w:pPr>
    </w:p>
    <w:p w14:paraId="52700208" w14:textId="77777777" w:rsidR="00243E80" w:rsidRDefault="00243E80" w:rsidP="00243E80">
      <w:pPr>
        <w:rPr>
          <w:b/>
        </w:rPr>
      </w:pPr>
    </w:p>
    <w:p w14:paraId="2E0AD07D" w14:textId="77777777" w:rsidR="00243E80" w:rsidRDefault="00243E80" w:rsidP="00243E80">
      <w:pPr>
        <w:rPr>
          <w:b/>
        </w:rPr>
      </w:pPr>
    </w:p>
    <w:p w14:paraId="6FED0E3E" w14:textId="77777777" w:rsidR="00243E80" w:rsidRDefault="00243E80" w:rsidP="00243E80">
      <w:pPr>
        <w:rPr>
          <w:b/>
        </w:rPr>
      </w:pPr>
    </w:p>
    <w:p w14:paraId="7448619F" w14:textId="77777777" w:rsidR="00243E80" w:rsidRDefault="00243E80" w:rsidP="00243E80">
      <w:pPr>
        <w:rPr>
          <w:b/>
        </w:rPr>
      </w:pPr>
    </w:p>
    <w:p w14:paraId="17D60FC5" w14:textId="77777777" w:rsidR="00243E80" w:rsidRDefault="00243E80" w:rsidP="00243E80">
      <w:pPr>
        <w:rPr>
          <w:b/>
        </w:rPr>
      </w:pPr>
    </w:p>
    <w:p w14:paraId="0A27A78D" w14:textId="77777777" w:rsidR="00243E80" w:rsidRDefault="00243E80" w:rsidP="00243E80">
      <w:pPr>
        <w:rPr>
          <w:b/>
        </w:rPr>
      </w:pPr>
    </w:p>
    <w:p w14:paraId="2E537B6E" w14:textId="7A23AD61" w:rsidR="008F1B94" w:rsidRDefault="008F1B94" w:rsidP="00243E80">
      <w:pPr>
        <w:jc w:val="center"/>
        <w:rPr>
          <w:b/>
        </w:rPr>
      </w:pPr>
      <w:r>
        <w:rPr>
          <w:b/>
        </w:rPr>
        <w:t xml:space="preserve">Infant </w:t>
      </w:r>
      <w:r w:rsidR="007A7908">
        <w:rPr>
          <w:b/>
        </w:rPr>
        <w:t xml:space="preserve">milk </w:t>
      </w:r>
      <w:r>
        <w:rPr>
          <w:b/>
        </w:rPr>
        <w:t>feeding and bone health in later life:</w:t>
      </w:r>
      <w:r w:rsidR="00243E80">
        <w:rPr>
          <w:b/>
        </w:rPr>
        <w:t xml:space="preserve"> </w:t>
      </w:r>
      <w:r w:rsidR="004F6A02">
        <w:rPr>
          <w:b/>
        </w:rPr>
        <w:t>findings</w:t>
      </w:r>
      <w:r>
        <w:rPr>
          <w:b/>
        </w:rPr>
        <w:t xml:space="preserve"> from the Hertfordshire Cohort Study</w:t>
      </w:r>
    </w:p>
    <w:p w14:paraId="53B2EF12" w14:textId="7F6044D4" w:rsidR="00243E80" w:rsidRDefault="00D62D29" w:rsidP="00243E80">
      <w:pPr>
        <w:jc w:val="center"/>
      </w:pPr>
      <w:r>
        <w:t>Sarah A</w:t>
      </w:r>
      <w:r w:rsidR="004273FE">
        <w:t xml:space="preserve"> Carter</w:t>
      </w:r>
      <w:r w:rsidR="008F1B94">
        <w:rPr>
          <w:vertAlign w:val="superscript"/>
        </w:rPr>
        <w:t>1</w:t>
      </w:r>
    </w:p>
    <w:p w14:paraId="128A63A7" w14:textId="6029B032" w:rsidR="00243E80" w:rsidRDefault="00D62D29" w:rsidP="00243E80">
      <w:pPr>
        <w:jc w:val="center"/>
      </w:pPr>
      <w:r>
        <w:t>Camille</w:t>
      </w:r>
      <w:r w:rsidR="008F1B94">
        <w:t xml:space="preserve"> Parsons</w:t>
      </w:r>
      <w:r w:rsidR="008F1B94">
        <w:rPr>
          <w:vertAlign w:val="superscript"/>
        </w:rPr>
        <w:t>1</w:t>
      </w:r>
    </w:p>
    <w:p w14:paraId="621DB689" w14:textId="76BA97DD" w:rsidR="00243E80" w:rsidRDefault="00D62D29" w:rsidP="00243E80">
      <w:pPr>
        <w:jc w:val="center"/>
      </w:pPr>
      <w:r>
        <w:t>Sian M</w:t>
      </w:r>
      <w:r w:rsidR="008F1B94">
        <w:t xml:space="preserve"> Robinson</w:t>
      </w:r>
      <w:r w:rsidR="008F1B94">
        <w:rPr>
          <w:vertAlign w:val="superscript"/>
        </w:rPr>
        <w:t>1</w:t>
      </w:r>
      <w:r w:rsidR="004273FE">
        <w:rPr>
          <w:vertAlign w:val="superscript"/>
        </w:rPr>
        <w:t>,2,3</w:t>
      </w:r>
    </w:p>
    <w:p w14:paraId="28F0A0CE" w14:textId="19DB6319" w:rsidR="00243E80" w:rsidRDefault="00D62D29" w:rsidP="00243E80">
      <w:pPr>
        <w:jc w:val="center"/>
        <w:rPr>
          <w:vertAlign w:val="superscript"/>
        </w:rPr>
      </w:pPr>
      <w:r>
        <w:t>Nicholas C</w:t>
      </w:r>
      <w:r w:rsidR="00606252">
        <w:t xml:space="preserve"> Harvey</w:t>
      </w:r>
      <w:r w:rsidR="00606252" w:rsidRPr="00606252">
        <w:rPr>
          <w:vertAlign w:val="superscript"/>
        </w:rPr>
        <w:t>1</w:t>
      </w:r>
      <w:r w:rsidR="004273FE">
        <w:rPr>
          <w:vertAlign w:val="superscript"/>
        </w:rPr>
        <w:t>,4</w:t>
      </w:r>
    </w:p>
    <w:p w14:paraId="6C25138C" w14:textId="7BEE36FB" w:rsidR="008C1307" w:rsidRPr="008C1307" w:rsidRDefault="00D62D29" w:rsidP="00243E80">
      <w:pPr>
        <w:jc w:val="center"/>
      </w:pPr>
      <w:r>
        <w:t>Kate A</w:t>
      </w:r>
      <w:r w:rsidR="009966DB">
        <w:t xml:space="preserve"> </w:t>
      </w:r>
      <w:r w:rsidR="008C1307" w:rsidRPr="008C1307">
        <w:t>Ward</w:t>
      </w:r>
      <w:r w:rsidR="004273FE">
        <w:rPr>
          <w:vertAlign w:val="superscript"/>
        </w:rPr>
        <w:t>1,5</w:t>
      </w:r>
    </w:p>
    <w:p w14:paraId="0AA8B99B" w14:textId="3AD1107A" w:rsidR="008C1307" w:rsidRPr="008C1307" w:rsidRDefault="00D62D29" w:rsidP="008C1307">
      <w:pPr>
        <w:jc w:val="center"/>
        <w:rPr>
          <w:vertAlign w:val="superscript"/>
        </w:rPr>
      </w:pPr>
      <w:r>
        <w:t>Cyrus</w:t>
      </w:r>
      <w:r w:rsidR="004273FE">
        <w:t xml:space="preserve"> Cooper</w:t>
      </w:r>
      <w:r w:rsidR="004273FE">
        <w:rPr>
          <w:vertAlign w:val="superscript"/>
        </w:rPr>
        <w:t>1,4,6</w:t>
      </w:r>
    </w:p>
    <w:p w14:paraId="3255BC0E" w14:textId="52A42287" w:rsidR="00243E80" w:rsidRDefault="00D62D29" w:rsidP="00243E80">
      <w:pPr>
        <w:jc w:val="center"/>
      </w:pPr>
      <w:r>
        <w:t>Elaine M</w:t>
      </w:r>
      <w:r w:rsidR="004273FE">
        <w:t xml:space="preserve"> Dennison</w:t>
      </w:r>
      <w:r w:rsidR="008F1B94">
        <w:rPr>
          <w:vertAlign w:val="superscript"/>
        </w:rPr>
        <w:t>1</w:t>
      </w:r>
    </w:p>
    <w:p w14:paraId="39346379" w14:textId="3579FCB8" w:rsidR="008F1B94" w:rsidRDefault="008F1B94" w:rsidP="008C1307">
      <w:r>
        <w:rPr>
          <w:vertAlign w:val="superscript"/>
        </w:rPr>
        <w:t>1</w:t>
      </w:r>
      <w:r>
        <w:t>MRC Lifecourse Epidemiology Unit, University of Southampton</w:t>
      </w:r>
    </w:p>
    <w:p w14:paraId="1E11050C" w14:textId="49BAD211" w:rsidR="004273FE" w:rsidRDefault="004273FE" w:rsidP="004273FE">
      <w:r w:rsidRPr="004273FE">
        <w:rPr>
          <w:vertAlign w:val="superscript"/>
        </w:rPr>
        <w:t>2</w:t>
      </w:r>
      <w:r>
        <w:t xml:space="preserve">AGE Research Group, Newcastle </w:t>
      </w:r>
      <w:r w:rsidR="008633FA">
        <w:t>University, Newcastle upon Tyne</w:t>
      </w:r>
    </w:p>
    <w:p w14:paraId="2793473F" w14:textId="5EDC0A7E" w:rsidR="004273FE" w:rsidRDefault="004273FE" w:rsidP="004273FE">
      <w:r w:rsidRPr="004273FE">
        <w:rPr>
          <w:vertAlign w:val="superscript"/>
        </w:rPr>
        <w:lastRenderedPageBreak/>
        <w:t>3</w:t>
      </w:r>
      <w:r>
        <w:t xml:space="preserve">NIHR Newcastle Biomedical Research Centre, Newcastle upon Tyne Hospitals NHS Foundation Trust and Newcastle </w:t>
      </w:r>
      <w:r w:rsidR="008633FA">
        <w:t>University, Newcastle upon Tyne</w:t>
      </w:r>
    </w:p>
    <w:p w14:paraId="29D8F186" w14:textId="509FC280" w:rsidR="008F1B94" w:rsidRDefault="004273FE" w:rsidP="008C1307">
      <w:r>
        <w:rPr>
          <w:vertAlign w:val="superscript"/>
        </w:rPr>
        <w:t>4</w:t>
      </w:r>
      <w:r w:rsidR="008F1B94">
        <w:t>NIHR Southampton Biomedical Research Centre, University of Southampton and University Hospital Southampton NHS Foundation Trust</w:t>
      </w:r>
    </w:p>
    <w:p w14:paraId="507FF769" w14:textId="601E023C" w:rsidR="004273FE" w:rsidRDefault="004273FE" w:rsidP="008C1307">
      <w:r w:rsidRPr="004273FE">
        <w:rPr>
          <w:vertAlign w:val="superscript"/>
        </w:rPr>
        <w:t>5</w:t>
      </w:r>
      <w:r w:rsidRPr="004273FE">
        <w:t>MRC Nutrition and Bone Health Research Group, Cambridge</w:t>
      </w:r>
    </w:p>
    <w:p w14:paraId="1B2C0624" w14:textId="5C5E8B3C" w:rsidR="00243E80" w:rsidRDefault="004273FE" w:rsidP="005978BC">
      <w:r>
        <w:rPr>
          <w:vertAlign w:val="superscript"/>
        </w:rPr>
        <w:t>6</w:t>
      </w:r>
      <w:r w:rsidR="008F1B94">
        <w:t xml:space="preserve">NIHR </w:t>
      </w:r>
      <w:r w:rsidR="007E10A7">
        <w:t xml:space="preserve">Oxford </w:t>
      </w:r>
      <w:r w:rsidR="008F1B94">
        <w:t xml:space="preserve">Biomedical Research </w:t>
      </w:r>
      <w:r w:rsidR="007E10A7">
        <w:t>Centre</w:t>
      </w:r>
      <w:r w:rsidR="008F1B94">
        <w:t>, University of Oxford</w:t>
      </w:r>
      <w:r w:rsidR="00682607">
        <w:t xml:space="preserve"> </w:t>
      </w:r>
    </w:p>
    <w:p w14:paraId="321069D2" w14:textId="77777777" w:rsidR="002D6C8F" w:rsidRDefault="002D6C8F" w:rsidP="005978BC"/>
    <w:p w14:paraId="4EE2264F" w14:textId="77777777" w:rsidR="002D6C8F" w:rsidRDefault="002D6C8F" w:rsidP="002D6C8F">
      <w:r>
        <w:t>Correspondence to:  Professor Cyrus Cooper, MRC Lifecourse Epidemiology Unit (University of Southampton), Southampton General Hospital, Southampton, UK.</w:t>
      </w:r>
    </w:p>
    <w:p w14:paraId="23E0FDB4" w14:textId="54E47B64" w:rsidR="005978BC" w:rsidRDefault="002D6C8F" w:rsidP="002D6C8F">
      <w:r>
        <w:t>Email:  cc@mrc.soton.ac.uk</w:t>
      </w:r>
    </w:p>
    <w:p w14:paraId="6FF9A21B" w14:textId="77777777" w:rsidR="00B91AFC" w:rsidRDefault="00B91AFC" w:rsidP="003E771F"/>
    <w:p w14:paraId="5347C780" w14:textId="03BD52F8" w:rsidR="003E771F" w:rsidRPr="003E771F" w:rsidRDefault="003E771F" w:rsidP="003E771F">
      <w:pPr>
        <w:rPr>
          <w:b/>
        </w:rPr>
      </w:pPr>
      <w:r w:rsidRPr="003E771F">
        <w:rPr>
          <w:b/>
        </w:rPr>
        <w:t>Abstract</w:t>
      </w:r>
    </w:p>
    <w:p w14:paraId="4B7A1E95" w14:textId="6C365EA2" w:rsidR="003E771F" w:rsidRDefault="00C47B0D" w:rsidP="003E771F">
      <w:r>
        <w:t>Purpose</w:t>
      </w:r>
    </w:p>
    <w:p w14:paraId="26F40AD4" w14:textId="45BF4B36" w:rsidR="003E771F" w:rsidRDefault="007E60E6" w:rsidP="003E771F">
      <w:r w:rsidRPr="007E60E6">
        <w:t xml:space="preserve">Using data from the Hertfordshire Cohort Study (HCS), </w:t>
      </w:r>
      <w:r>
        <w:t xml:space="preserve">this </w:t>
      </w:r>
      <w:r w:rsidR="003E771F">
        <w:t xml:space="preserve">study aims to examine the effect of infant </w:t>
      </w:r>
      <w:r w:rsidR="007A7908">
        <w:t xml:space="preserve">milk </w:t>
      </w:r>
      <w:r w:rsidR="003E771F">
        <w:t>feeding on bone health in later life by comparing the effect of breastfeeding and bottl</w:t>
      </w:r>
      <w:r w:rsidR="00DA3458">
        <w:t xml:space="preserve">e feeding on </w:t>
      </w:r>
      <w:r w:rsidR="003E76BB">
        <w:t>lumbar spine</w:t>
      </w:r>
      <w:r w:rsidR="00DA3458">
        <w:t xml:space="preserve"> and femoral</w:t>
      </w:r>
      <w:r w:rsidR="003E76BB">
        <w:t xml:space="preserve"> neck</w:t>
      </w:r>
      <w:r w:rsidR="00DA3458">
        <w:t xml:space="preserve"> bone mineral content </w:t>
      </w:r>
      <w:r>
        <w:t xml:space="preserve">(BMC) </w:t>
      </w:r>
      <w:r w:rsidR="00DA3458">
        <w:t>and bone mineral density</w:t>
      </w:r>
      <w:r>
        <w:t xml:space="preserve"> (BMD)</w:t>
      </w:r>
      <w:r w:rsidR="008633FA">
        <w:t>.</w:t>
      </w:r>
    </w:p>
    <w:p w14:paraId="7B50328A" w14:textId="7CD96423" w:rsidR="003E771F" w:rsidRDefault="003E771F" w:rsidP="003E771F">
      <w:r>
        <w:t>Methods</w:t>
      </w:r>
    </w:p>
    <w:p w14:paraId="4EAFDBEE" w14:textId="2BF3142B" w:rsidR="003E771F" w:rsidRDefault="003E771F" w:rsidP="003E771F">
      <w:r>
        <w:t xml:space="preserve">Information </w:t>
      </w:r>
      <w:r w:rsidR="00C47B0D">
        <w:t>about infant</w:t>
      </w:r>
      <w:r w:rsidR="00DD55EA">
        <w:t xml:space="preserve"> milk</w:t>
      </w:r>
      <w:r w:rsidR="00C47B0D">
        <w:t xml:space="preserve"> </w:t>
      </w:r>
      <w:r w:rsidR="00461C0C">
        <w:t>feeding</w:t>
      </w:r>
      <w:r w:rsidR="00C47B0D">
        <w:t xml:space="preserve">, birth weight (kg) and weight at 1 (kg) </w:t>
      </w:r>
      <w:r>
        <w:t xml:space="preserve">was collected by health visitors between 1931 and 1939 in </w:t>
      </w:r>
      <w:r>
        <w:lastRenderedPageBreak/>
        <w:t xml:space="preserve">Hertfordshire. </w:t>
      </w:r>
      <w:r w:rsidR="004A41C0">
        <w:t>BMC and BMD measurements were taken by DXA scan</w:t>
      </w:r>
      <w:r w:rsidR="00C47B0D">
        <w:t xml:space="preserve"> </w:t>
      </w:r>
      <w:r w:rsidR="001961A4">
        <w:t>between</w:t>
      </w:r>
      <w:r w:rsidR="00C47B0D">
        <w:t xml:space="preserve"> 1998-2004</w:t>
      </w:r>
      <w:r w:rsidR="00646DEC">
        <w:t xml:space="preserve">. </w:t>
      </w:r>
      <w:r w:rsidR="00C47B0D">
        <w:t>Linear regression models</w:t>
      </w:r>
      <w:r>
        <w:t xml:space="preserve"> adjusted for </w:t>
      </w:r>
      <w:r w:rsidR="00A03FA8">
        <w:t xml:space="preserve">conditional </w:t>
      </w:r>
      <w:r w:rsidR="00646DEC">
        <w:t xml:space="preserve">weight at </w:t>
      </w:r>
      <w:r w:rsidR="001961A4">
        <w:t>1</w:t>
      </w:r>
      <w:r w:rsidR="00646DEC">
        <w:t xml:space="preserve">, age at </w:t>
      </w:r>
      <w:r w:rsidR="007E60E6">
        <w:t>DXA scan</w:t>
      </w:r>
      <w:r>
        <w:t>,</w:t>
      </w:r>
      <w:r w:rsidR="000449DD">
        <w:t xml:space="preserve"> sex,</w:t>
      </w:r>
      <w:r w:rsidR="003E76BB">
        <w:t xml:space="preserve"> adult </w:t>
      </w:r>
      <w:r w:rsidR="00133B2B">
        <w:t>BMI</w:t>
      </w:r>
      <w:r w:rsidR="003E76BB">
        <w:t>,</w:t>
      </w:r>
      <w:r>
        <w:t xml:space="preserve"> smoking behaviour, alcohol consumption, </w:t>
      </w:r>
      <w:r w:rsidR="000449DD">
        <w:t xml:space="preserve">physical activity, dietary calcium, </w:t>
      </w:r>
      <w:r>
        <w:t xml:space="preserve">and </w:t>
      </w:r>
      <w:r w:rsidR="000449DD">
        <w:t xml:space="preserve">prudent </w:t>
      </w:r>
      <w:r>
        <w:t>diet</w:t>
      </w:r>
      <w:r w:rsidR="000449DD">
        <w:t xml:space="preserve"> score</w:t>
      </w:r>
      <w:r>
        <w:t>.</w:t>
      </w:r>
    </w:p>
    <w:p w14:paraId="4B9526C8" w14:textId="77777777" w:rsidR="003E771F" w:rsidRDefault="003E771F" w:rsidP="003E771F">
      <w:r>
        <w:t>Results</w:t>
      </w:r>
    </w:p>
    <w:p w14:paraId="33FDA105" w14:textId="1A481AB2" w:rsidR="003E771F" w:rsidRDefault="005D434D" w:rsidP="003E771F">
      <w:r>
        <w:t>Infant</w:t>
      </w:r>
      <w:r w:rsidR="00DD55EA">
        <w:t xml:space="preserve"> milk</w:t>
      </w:r>
      <w:r>
        <w:t xml:space="preserve"> feeding</w:t>
      </w:r>
      <w:r w:rsidR="003E771F">
        <w:t xml:space="preserve"> was significantly associated with </w:t>
      </w:r>
      <w:r w:rsidR="00182324" w:rsidRPr="00182324">
        <w:rPr>
          <w:rFonts w:ascii="Calibri" w:eastAsia="Times New Roman" w:hAnsi="Calibri" w:cs="Times New Roman"/>
          <w:color w:val="000000"/>
          <w:lang w:eastAsia="en-GB"/>
        </w:rPr>
        <w:t>lumbar spine BMD (b=-0.0</w:t>
      </w:r>
      <w:r w:rsidR="00B7039F">
        <w:rPr>
          <w:rFonts w:ascii="Calibri" w:eastAsia="Times New Roman" w:hAnsi="Calibri" w:cs="Times New Roman"/>
          <w:color w:val="000000"/>
          <w:lang w:eastAsia="en-GB"/>
        </w:rPr>
        <w:t>28</w:t>
      </w:r>
      <w:r w:rsidR="00182324" w:rsidRPr="00182324">
        <w:rPr>
          <w:rFonts w:ascii="Calibri" w:eastAsia="Times New Roman" w:hAnsi="Calibri" w:cs="Times New Roman"/>
          <w:color w:val="000000"/>
          <w:lang w:eastAsia="en-GB"/>
        </w:rPr>
        <w:t>, 95% CI -0.0</w:t>
      </w:r>
      <w:r w:rsidR="00B7039F">
        <w:rPr>
          <w:rFonts w:ascii="Calibri" w:eastAsia="Times New Roman" w:hAnsi="Calibri" w:cs="Times New Roman"/>
          <w:color w:val="000000"/>
          <w:lang w:eastAsia="en-GB"/>
        </w:rPr>
        <w:t>55, -0.000, p-value: 0.047</w:t>
      </w:r>
      <w:r w:rsidR="00182324" w:rsidRPr="00182324">
        <w:rPr>
          <w:rFonts w:ascii="Calibri" w:eastAsia="Times New Roman" w:hAnsi="Calibri" w:cs="Times New Roman"/>
          <w:color w:val="000000"/>
          <w:lang w:eastAsia="en-GB"/>
        </w:rPr>
        <w:t xml:space="preserve">) </w:t>
      </w:r>
      <w:r w:rsidR="00133B2B">
        <w:rPr>
          <w:rFonts w:ascii="Calibri" w:eastAsia="Times New Roman" w:hAnsi="Calibri" w:cs="Times New Roman"/>
          <w:color w:val="000000"/>
          <w:lang w:eastAsia="en-GB"/>
        </w:rPr>
        <w:t xml:space="preserve">in </w:t>
      </w:r>
      <w:r w:rsidR="00552F76">
        <w:rPr>
          <w:rFonts w:ascii="Calibri" w:eastAsia="Times New Roman" w:hAnsi="Calibri" w:cs="Times New Roman"/>
          <w:color w:val="000000"/>
          <w:lang w:eastAsia="en-GB"/>
        </w:rPr>
        <w:t>males</w:t>
      </w:r>
      <w:r w:rsidR="00133B2B">
        <w:rPr>
          <w:rFonts w:ascii="Calibri" w:eastAsia="Times New Roman" w:hAnsi="Calibri" w:cs="Times New Roman"/>
          <w:color w:val="000000"/>
          <w:lang w:eastAsia="en-GB"/>
        </w:rPr>
        <w:t xml:space="preserve">. On average, </w:t>
      </w:r>
      <w:r w:rsidR="00552F76">
        <w:rPr>
          <w:rFonts w:ascii="Calibri" w:eastAsia="Times New Roman" w:hAnsi="Calibri" w:cs="Times New Roman"/>
          <w:color w:val="000000"/>
          <w:lang w:eastAsia="en-GB"/>
        </w:rPr>
        <w:t>males</w:t>
      </w:r>
      <w:r w:rsidR="00133B2B">
        <w:rPr>
          <w:rFonts w:ascii="Calibri" w:eastAsia="Times New Roman" w:hAnsi="Calibri" w:cs="Times New Roman"/>
          <w:color w:val="000000"/>
          <w:lang w:eastAsia="en-GB"/>
        </w:rPr>
        <w:t xml:space="preserve"> who</w:t>
      </w:r>
      <w:r w:rsidR="00133B2B" w:rsidRPr="007F1AB0">
        <w:rPr>
          <w:rFonts w:ascii="Calibri" w:eastAsia="Times New Roman" w:hAnsi="Calibri" w:cs="Times New Roman"/>
          <w:color w:val="000000"/>
          <w:lang w:eastAsia="en-GB"/>
        </w:rPr>
        <w:t xml:space="preserve"> </w:t>
      </w:r>
      <w:r w:rsidR="00C250A0">
        <w:rPr>
          <w:rFonts w:ascii="Calibri" w:eastAsia="Times New Roman" w:hAnsi="Calibri" w:cs="Times New Roman"/>
          <w:color w:val="000000"/>
          <w:lang w:eastAsia="en-GB"/>
        </w:rPr>
        <w:t>consumed breastmilk alternatives</w:t>
      </w:r>
      <w:r w:rsidR="00133B2B" w:rsidRPr="007F1AB0">
        <w:rPr>
          <w:rFonts w:ascii="Calibri" w:eastAsia="Times New Roman" w:hAnsi="Calibri" w:cs="Times New Roman"/>
          <w:color w:val="000000"/>
          <w:lang w:eastAsia="en-GB"/>
        </w:rPr>
        <w:t xml:space="preserve"> in infancy </w:t>
      </w:r>
      <w:r w:rsidR="00133B2B">
        <w:rPr>
          <w:rFonts w:ascii="Calibri" w:eastAsia="Times New Roman" w:hAnsi="Calibri" w:cs="Times New Roman"/>
          <w:color w:val="000000"/>
          <w:lang w:eastAsia="en-GB"/>
        </w:rPr>
        <w:t>had lower</w:t>
      </w:r>
      <w:r w:rsidR="00133B2B" w:rsidRPr="007F1AB0">
        <w:rPr>
          <w:rFonts w:ascii="Calibri" w:eastAsia="Times New Roman" w:hAnsi="Calibri" w:cs="Times New Roman"/>
          <w:color w:val="000000"/>
          <w:lang w:eastAsia="en-GB"/>
        </w:rPr>
        <w:t xml:space="preserve"> </w:t>
      </w:r>
      <w:r w:rsidR="00133B2B">
        <w:rPr>
          <w:rFonts w:ascii="Calibri" w:eastAsia="Times New Roman" w:hAnsi="Calibri" w:cs="Times New Roman"/>
          <w:color w:val="000000"/>
          <w:lang w:eastAsia="en-GB"/>
        </w:rPr>
        <w:t xml:space="preserve">lumbar spine </w:t>
      </w:r>
      <w:r w:rsidR="00133B2B" w:rsidRPr="007F1AB0">
        <w:rPr>
          <w:rFonts w:ascii="Calibri" w:eastAsia="Times New Roman" w:hAnsi="Calibri" w:cs="Times New Roman"/>
          <w:color w:val="000000"/>
          <w:lang w:eastAsia="en-GB"/>
        </w:rPr>
        <w:t>BMD measurements</w:t>
      </w:r>
      <w:r w:rsidR="00133B2B">
        <w:rPr>
          <w:rFonts w:ascii="Calibri" w:eastAsia="Times New Roman" w:hAnsi="Calibri" w:cs="Times New Roman"/>
          <w:color w:val="000000"/>
          <w:lang w:eastAsia="en-GB"/>
        </w:rPr>
        <w:t xml:space="preserve"> than those who were </w:t>
      </w:r>
      <w:r w:rsidR="00C250A0">
        <w:rPr>
          <w:rFonts w:ascii="Calibri" w:eastAsia="Times New Roman" w:hAnsi="Calibri" w:cs="Times New Roman"/>
          <w:color w:val="000000"/>
          <w:lang w:eastAsia="en-GB"/>
        </w:rPr>
        <w:t>fed only breastmilk</w:t>
      </w:r>
      <w:r w:rsidR="00133B2B">
        <w:rPr>
          <w:rFonts w:ascii="Calibri" w:eastAsia="Times New Roman" w:hAnsi="Calibri" w:cs="Times New Roman"/>
          <w:color w:val="000000"/>
          <w:lang w:eastAsia="en-GB"/>
        </w:rPr>
        <w:t>.</w:t>
      </w:r>
      <w:r w:rsidR="003E771F">
        <w:t>These associations remained significant in fully adjusted models.</w:t>
      </w:r>
      <w:r w:rsidR="007E60E6">
        <w:t xml:space="preserve"> There were no significant associations between infant </w:t>
      </w:r>
      <w:r w:rsidR="00DD55EA">
        <w:t xml:space="preserve">milk </w:t>
      </w:r>
      <w:r w:rsidR="007E60E6">
        <w:t xml:space="preserve">feeding and bone health for </w:t>
      </w:r>
      <w:r w:rsidR="00552F76">
        <w:t>females</w:t>
      </w:r>
      <w:r w:rsidR="007E60E6">
        <w:t>.</w:t>
      </w:r>
    </w:p>
    <w:p w14:paraId="241718E8" w14:textId="54FB800F" w:rsidR="003E771F" w:rsidRDefault="00C47B0D" w:rsidP="003E771F">
      <w:r>
        <w:t>Conclusions</w:t>
      </w:r>
    </w:p>
    <w:p w14:paraId="4D54B7FA" w14:textId="2FA7428F" w:rsidR="00243E80" w:rsidRDefault="003E771F" w:rsidP="003E771F">
      <w:r>
        <w:t xml:space="preserve">Significant associations between infant </w:t>
      </w:r>
      <w:r w:rsidR="00DD55EA">
        <w:t xml:space="preserve">milk </w:t>
      </w:r>
      <w:r>
        <w:t xml:space="preserve">feeding and </w:t>
      </w:r>
      <w:r w:rsidR="003E76BB">
        <w:t xml:space="preserve">lumbar spine </w:t>
      </w:r>
      <w:r w:rsidR="00133B2B">
        <w:t>BMD</w:t>
      </w:r>
      <w:r>
        <w:t xml:space="preserve"> in </w:t>
      </w:r>
      <w:r w:rsidR="00552F76">
        <w:t xml:space="preserve">males </w:t>
      </w:r>
      <w:r>
        <w:t xml:space="preserve">indicate that </w:t>
      </w:r>
      <w:r w:rsidR="00461C0C">
        <w:t>b</w:t>
      </w:r>
      <w:r w:rsidR="00C250A0">
        <w:t>reast</w:t>
      </w:r>
      <w:r w:rsidR="00461C0C">
        <w:t>milk</w:t>
      </w:r>
      <w:r>
        <w:t xml:space="preserve"> may be protective for the bone health of male babies. The evidence presented here underscores the potential lifelong benefits</w:t>
      </w:r>
      <w:r w:rsidR="003E76BB">
        <w:t xml:space="preserve"> of breastfeeding and may highlight</w:t>
      </w:r>
      <w:r>
        <w:t xml:space="preserve"> the differences between osteoporotic risk factors for </w:t>
      </w:r>
      <w:r w:rsidR="00552F76">
        <w:t xml:space="preserve">males </w:t>
      </w:r>
      <w:r>
        <w:t xml:space="preserve">and </w:t>
      </w:r>
      <w:r w:rsidR="00552F76">
        <w:t>females</w:t>
      </w:r>
      <w:r>
        <w:t>.</w:t>
      </w:r>
    </w:p>
    <w:p w14:paraId="3EF01012" w14:textId="77777777" w:rsidR="003E771F" w:rsidRDefault="003E771F" w:rsidP="00243E80">
      <w:pPr>
        <w:rPr>
          <w:b/>
        </w:rPr>
      </w:pPr>
    </w:p>
    <w:p w14:paraId="05234A76" w14:textId="46A197A3" w:rsidR="00D966BC" w:rsidRDefault="00D966BC">
      <w:pPr>
        <w:rPr>
          <w:b/>
        </w:rPr>
      </w:pPr>
      <w:r>
        <w:rPr>
          <w:b/>
        </w:rPr>
        <w:t>Keywords</w:t>
      </w:r>
    </w:p>
    <w:p w14:paraId="53DC2398" w14:textId="06CBBE23" w:rsidR="00D966BC" w:rsidRPr="00987D11" w:rsidRDefault="00987D11">
      <w:r w:rsidRPr="00987D11">
        <w:t>Breastfeeding; bottle feeding; osteoporosis; bone and bones</w:t>
      </w:r>
    </w:p>
    <w:p w14:paraId="3F4E5A02" w14:textId="77777777" w:rsidR="00D966BC" w:rsidRDefault="00D966BC">
      <w:pPr>
        <w:rPr>
          <w:b/>
        </w:rPr>
      </w:pPr>
    </w:p>
    <w:p w14:paraId="3BDFC5C2" w14:textId="4043249A" w:rsidR="00D966BC" w:rsidRDefault="00D966BC">
      <w:pPr>
        <w:rPr>
          <w:b/>
        </w:rPr>
      </w:pPr>
      <w:r>
        <w:rPr>
          <w:b/>
        </w:rPr>
        <w:t>Mini abstract</w:t>
      </w:r>
    </w:p>
    <w:p w14:paraId="12B284D0" w14:textId="5FA03778" w:rsidR="00D966BC" w:rsidRPr="00380609" w:rsidRDefault="00380609">
      <w:r w:rsidRPr="00380609">
        <w:lastRenderedPageBreak/>
        <w:t>Us</w:t>
      </w:r>
      <w:r>
        <w:t xml:space="preserve">ing data from the Hertfordshire </w:t>
      </w:r>
      <w:r w:rsidRPr="00380609">
        <w:t>C</w:t>
      </w:r>
      <w:r>
        <w:t>ohort Study, this study examined</w:t>
      </w:r>
      <w:r w:rsidRPr="00380609">
        <w:t xml:space="preserve"> the effect of breastfeeding and bottle feeding on </w:t>
      </w:r>
      <w:r>
        <w:t xml:space="preserve">adult </w:t>
      </w:r>
      <w:r w:rsidRPr="00380609">
        <w:t xml:space="preserve">lumbar spine and femoral neck bone mineral content </w:t>
      </w:r>
      <w:r w:rsidR="007E60E6">
        <w:t xml:space="preserve">(BMC) </w:t>
      </w:r>
      <w:r w:rsidRPr="00380609">
        <w:t>and bone mineral density</w:t>
      </w:r>
      <w:r w:rsidR="007E60E6">
        <w:t xml:space="preserve"> (BMD)</w:t>
      </w:r>
      <w:r w:rsidRPr="00380609">
        <w:t>. Type of infant</w:t>
      </w:r>
      <w:r w:rsidR="00BE6146">
        <w:t xml:space="preserve"> milk</w:t>
      </w:r>
      <w:r w:rsidRPr="00380609">
        <w:t xml:space="preserve"> feeding was significantly associated with lumbar spine </w:t>
      </w:r>
      <w:r w:rsidR="00133B2B">
        <w:t>BMD</w:t>
      </w:r>
      <w:r w:rsidR="00307065">
        <w:t xml:space="preserve"> </w:t>
      </w:r>
      <w:r w:rsidRPr="00380609">
        <w:t xml:space="preserve">in </w:t>
      </w:r>
      <w:r w:rsidR="00552F76">
        <w:t>males</w:t>
      </w:r>
      <w:r w:rsidRPr="00380609">
        <w:t>.</w:t>
      </w:r>
    </w:p>
    <w:p w14:paraId="726E1B89" w14:textId="77777777" w:rsidR="00D966BC" w:rsidRDefault="00D966BC">
      <w:pPr>
        <w:rPr>
          <w:b/>
        </w:rPr>
      </w:pPr>
    </w:p>
    <w:p w14:paraId="5BABC7AE" w14:textId="77777777" w:rsidR="00987D11" w:rsidRDefault="00987D11" w:rsidP="00243E80">
      <w:pPr>
        <w:rPr>
          <w:b/>
        </w:rPr>
      </w:pPr>
    </w:p>
    <w:p w14:paraId="613EC2C4" w14:textId="77777777" w:rsidR="00FA63DD" w:rsidRDefault="00FA63DD" w:rsidP="00243E80">
      <w:pPr>
        <w:rPr>
          <w:b/>
        </w:rPr>
      </w:pPr>
    </w:p>
    <w:p w14:paraId="7C7E4E1D" w14:textId="1124A2ED" w:rsidR="008F1B94" w:rsidRPr="008F1B94" w:rsidRDefault="008F1B94" w:rsidP="00243E80">
      <w:pPr>
        <w:rPr>
          <w:b/>
        </w:rPr>
      </w:pPr>
      <w:r w:rsidRPr="008F1B94">
        <w:rPr>
          <w:b/>
        </w:rPr>
        <w:t>Introduction</w:t>
      </w:r>
    </w:p>
    <w:p w14:paraId="1487A1ED" w14:textId="3ADB8B65" w:rsidR="00DD55C4" w:rsidRDefault="00CC0633" w:rsidP="006E6A1E">
      <w:pPr>
        <w:spacing w:line="360" w:lineRule="auto"/>
      </w:pPr>
      <w:r>
        <w:t xml:space="preserve">As evidence in support of the developmental origins hypothesis of health grows, particular </w:t>
      </w:r>
      <w:r w:rsidR="00030881">
        <w:t xml:space="preserve">attention </w:t>
      </w:r>
      <w:r>
        <w:t xml:space="preserve">has been given to how adult </w:t>
      </w:r>
      <w:r w:rsidR="00257DA7">
        <w:t>bone health</w:t>
      </w:r>
      <w:r w:rsidR="007D4D6E">
        <w:t xml:space="preserve"> and its associated outcomes </w:t>
      </w:r>
      <w:r>
        <w:t>are related to childhood diet and env</w:t>
      </w:r>
      <w:r w:rsidR="005A4491">
        <w:t>ironment, as early childhood is a</w:t>
      </w:r>
      <w:r w:rsidR="00F674D2">
        <w:t xml:space="preserve"> period </w:t>
      </w:r>
      <w:r w:rsidR="00006C1C">
        <w:t>during which bone growth patterns are established</w:t>
      </w:r>
      <w:r w:rsidR="00AD03F4">
        <w:t xml:space="preserve">. </w:t>
      </w:r>
      <w:r w:rsidR="000C05A8">
        <w:t>Infant nutrition</w:t>
      </w:r>
      <w:r w:rsidR="00DD55C4">
        <w:t xml:space="preserve"> </w:t>
      </w:r>
      <w:r w:rsidR="000C05A8">
        <w:t>is a potential</w:t>
      </w:r>
      <w:r w:rsidR="00DD55C4">
        <w:t xml:space="preserve"> mediator of adult bone health, because type </w:t>
      </w:r>
      <w:r>
        <w:t>of infant fe</w:t>
      </w:r>
      <w:r w:rsidR="00DD55C4">
        <w:t xml:space="preserve">eding has been shown to </w:t>
      </w:r>
      <w:r>
        <w:t xml:space="preserve">influence early growth, and rate of early growth sets the stage for </w:t>
      </w:r>
      <w:r w:rsidR="00DD55C4">
        <w:t>peak attainment of bone mass</w:t>
      </w:r>
      <w:r w:rsidR="00AB0402">
        <w:fldChar w:fldCharType="begin">
          <w:fldData xml:space="preserve">PEVuZE5vdGU+PENpdGU+PEF1dGhvcj5GZXd0cmVsbDwvQXV0aG9yPjxZZWFyPjIwMDA8L1llYXI+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</w:fldData>
        </w:fldChar>
      </w:r>
      <w:r w:rsidR="00922E30">
        <w:instrText xml:space="preserve"> ADDIN EN.CITE </w:instrText>
      </w:r>
      <w:r w:rsidR="00922E30">
        <w:fldChar w:fldCharType="begin">
          <w:fldData xml:space="preserve">PEVuZE5vdGU+PENpdGU+PEF1dGhvcj5GZXd0cmVsbDwvQXV0aG9yPjxZZWFyPjIwMDA8L1llYXI+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</w:fldData>
        </w:fldChar>
      </w:r>
      <w:r w:rsidR="00922E30">
        <w:instrText xml:space="preserve"> ADDIN EN.CITE.DATA </w:instrText>
      </w:r>
      <w:r w:rsidR="00922E30">
        <w:fldChar w:fldCharType="end"/>
      </w:r>
      <w:r w:rsidR="00AB0402">
        <w:fldChar w:fldCharType="separate"/>
      </w:r>
      <w:r w:rsidR="00922E30">
        <w:rPr>
          <w:noProof/>
        </w:rPr>
        <w:t>[1]</w:t>
      </w:r>
      <w:r w:rsidR="00AB0402">
        <w:fldChar w:fldCharType="end"/>
      </w:r>
      <w:r w:rsidR="00AB0402">
        <w:t xml:space="preserve">. </w:t>
      </w:r>
      <w:r w:rsidR="00DD55C4">
        <w:t>Indeed,</w:t>
      </w:r>
      <w:r>
        <w:t xml:space="preserve"> increased weight gain over the first year of life has been associated with better bone health in adulthood</w:t>
      </w:r>
      <w:r w:rsidR="00AB0402">
        <w:fldChar w:fldCharType="begin">
          <w:fldData xml:space="preserve">PEVuZE5vdGU+PENpdGU+PEF1dGhvcj5CYXJrZXI8L0F1dGhvcj48WWVhcj4xOTk3PC9ZZWFyPjxS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</w:fldData>
        </w:fldChar>
      </w:r>
      <w:r w:rsidR="00922E30">
        <w:instrText xml:space="preserve"> ADDIN EN.CITE </w:instrText>
      </w:r>
      <w:r w:rsidR="00922E30">
        <w:fldChar w:fldCharType="begin">
          <w:fldData xml:space="preserve">PEVuZE5vdGU+PENpdGU+PEF1dGhvcj5CYXJrZXI8L0F1dGhvcj48WWVhcj4xOTk3PC9ZZWFyPjxS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</w:fldData>
        </w:fldChar>
      </w:r>
      <w:r w:rsidR="00922E30">
        <w:instrText xml:space="preserve"> ADDIN EN.CITE.DATA </w:instrText>
      </w:r>
      <w:r w:rsidR="00922E30">
        <w:fldChar w:fldCharType="end"/>
      </w:r>
      <w:r w:rsidR="00AB0402">
        <w:fldChar w:fldCharType="separate"/>
      </w:r>
      <w:r w:rsidR="00922E30">
        <w:rPr>
          <w:noProof/>
        </w:rPr>
        <w:t>[2-4]</w:t>
      </w:r>
      <w:r w:rsidR="00AB0402">
        <w:fldChar w:fldCharType="end"/>
      </w:r>
      <w:r w:rsidR="00AB0402">
        <w:t>.</w:t>
      </w:r>
      <w:r w:rsidR="002E56F8">
        <w:t xml:space="preserve"> </w:t>
      </w:r>
      <w:r w:rsidR="00602119">
        <w:t>In a</w:t>
      </w:r>
      <w:r w:rsidR="00602119" w:rsidRPr="00602119">
        <w:t xml:space="preserve"> study of the bone phenotypes of the 1946 British birth cohort, faster growth (in both weight and height) in childhood was associated with greater bone strength in the sixth decade of life[4], meaning that breast or bottle feeding practices may have implications for bone health in childhood and beyond[20].</w:t>
      </w:r>
    </w:p>
    <w:p w14:paraId="1FEC6B13" w14:textId="04385509" w:rsidR="00FA6F63" w:rsidRDefault="002E56F8" w:rsidP="006E6A1E">
      <w:pPr>
        <w:spacing w:line="360" w:lineRule="auto"/>
      </w:pPr>
      <w:r w:rsidRPr="002E56F8">
        <w:lastRenderedPageBreak/>
        <w:t>Research into the relationship between infant feeding and infant growth has linked cow’s milk to faster weight gain over the first year of life</w:t>
      </w:r>
      <w:r w:rsidR="00606252">
        <w:fldChar w:fldCharType="begin">
          <w:fldData xml:space="preserve">PEVuZE5vdGU+PENpdGU+PEF1dGhvcj5Ib3BwZTwvQXV0aG9yPjxZZWFyPjIwMDY8L1llYXI+PFJl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I3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==
</w:fldData>
        </w:fldChar>
      </w:r>
      <w:r w:rsidR="00922E30">
        <w:instrText xml:space="preserve"> ADDIN EN.CITE </w:instrText>
      </w:r>
      <w:r w:rsidR="00922E30">
        <w:fldChar w:fldCharType="begin">
          <w:fldData xml:space="preserve">PEVuZE5vdGU+PENpdGU+PEF1dGhvcj5Ib3BwZTwvQXV0aG9yPjxZZWFyPjIwMDY8L1llYXI+PFJl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I3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==
</w:fldData>
        </w:fldChar>
      </w:r>
      <w:r w:rsidR="00922E30">
        <w:instrText xml:space="preserve"> ADDIN EN.CITE.DATA </w:instrText>
      </w:r>
      <w:r w:rsidR="00922E30">
        <w:fldChar w:fldCharType="end"/>
      </w:r>
      <w:r w:rsidR="00606252">
        <w:fldChar w:fldCharType="separate"/>
      </w:r>
      <w:r w:rsidR="00922E30">
        <w:rPr>
          <w:noProof/>
        </w:rPr>
        <w:t>[5-8]</w:t>
      </w:r>
      <w:r w:rsidR="00606252">
        <w:fldChar w:fldCharType="end"/>
      </w:r>
      <w:r w:rsidR="00606252">
        <w:t xml:space="preserve"> </w:t>
      </w:r>
      <w:r w:rsidRPr="002E56F8">
        <w:t>and breastfeeding with l</w:t>
      </w:r>
      <w:r w:rsidR="00606252">
        <w:t>onger leg length in childhood</w:t>
      </w:r>
      <w:r w:rsidR="00606252">
        <w:fldChar w:fldCharType="begin">
          <w:fldData xml:space="preserve">PEVuZE5vdGU+PENpdGU+PEF1dGhvcj5XYWRzd29ydGg8L0F1dGhvcj48WWVhcj4yMDAyPC9ZZWFy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zODMtOTA8L3BhZ2VzPjx2b2x1bWU+MzE8L3ZvbHVtZT48bnVtYmVyPjI8L251bWJl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</w:fldData>
        </w:fldChar>
      </w:r>
      <w:r w:rsidR="00922E30">
        <w:instrText xml:space="preserve"> ADDIN EN.CITE </w:instrText>
      </w:r>
      <w:r w:rsidR="00922E30">
        <w:fldChar w:fldCharType="begin">
          <w:fldData xml:space="preserve">PEVuZE5vdGU+PENpdGU+PEF1dGhvcj5XYWRzd29ydGg8L0F1dGhvcj48WWVhcj4yMDAyPC9ZZWFy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zODMtOTA8L3BhZ2VzPjx2b2x1bWU+MzE8L3ZvbHVtZT48bnVtYmVyPjI8L251bWJl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</w:fldData>
        </w:fldChar>
      </w:r>
      <w:r w:rsidR="00922E30">
        <w:instrText xml:space="preserve"> ADDIN EN.CITE.DATA </w:instrText>
      </w:r>
      <w:r w:rsidR="00922E30">
        <w:fldChar w:fldCharType="end"/>
      </w:r>
      <w:r w:rsidR="00606252">
        <w:fldChar w:fldCharType="separate"/>
      </w:r>
      <w:r w:rsidR="00922E30">
        <w:rPr>
          <w:noProof/>
        </w:rPr>
        <w:t>[9, 10]</w:t>
      </w:r>
      <w:r w:rsidR="00606252">
        <w:fldChar w:fldCharType="end"/>
      </w:r>
      <w:r w:rsidR="00606252">
        <w:t xml:space="preserve"> </w:t>
      </w:r>
      <w:r w:rsidRPr="002E56F8">
        <w:t>and adulthood</w:t>
      </w:r>
      <w:r w:rsidR="00606252">
        <w:fldChar w:fldCharType="begin">
          <w:fldData xml:space="preserve">PEVuZE5vdGU+PENpdGU+PEF1dGhvcj5XYWRzd29ydGg8L0F1dGhvcj48WWVhcj4yMDAyPC9ZZWFy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zODMtOTA8L3BhZ2VzPjx2b2x1bWU+MzE8L3ZvbHVtZT48bnVtYmVyPjI8L251bWJl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</w:fldData>
        </w:fldChar>
      </w:r>
      <w:r w:rsidR="00922E30">
        <w:instrText xml:space="preserve"> ADDIN EN.CITE </w:instrText>
      </w:r>
      <w:r w:rsidR="00922E30">
        <w:fldChar w:fldCharType="begin">
          <w:fldData xml:space="preserve">PEVuZE5vdGU+PENpdGU+PEF1dGhvcj5XYWRzd29ydGg8L0F1dGhvcj48WWVhcj4yMDAyPC9ZZWFy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zODMtOTA8L3BhZ2VzPjx2b2x1bWU+MzE8L3ZvbHVtZT48bnVtYmVyPjI8L251bWJl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</w:fldData>
        </w:fldChar>
      </w:r>
      <w:r w:rsidR="00922E30">
        <w:instrText xml:space="preserve"> ADDIN EN.CITE.DATA </w:instrText>
      </w:r>
      <w:r w:rsidR="00922E30">
        <w:fldChar w:fldCharType="end"/>
      </w:r>
      <w:r w:rsidR="00606252">
        <w:fldChar w:fldCharType="separate"/>
      </w:r>
      <w:r w:rsidR="00922E30">
        <w:rPr>
          <w:noProof/>
        </w:rPr>
        <w:t>[9, 11]</w:t>
      </w:r>
      <w:r w:rsidR="00606252">
        <w:fldChar w:fldCharType="end"/>
      </w:r>
      <w:r w:rsidRPr="002E56F8">
        <w:t xml:space="preserve">. </w:t>
      </w:r>
      <w:r w:rsidR="00CC0633">
        <w:t xml:space="preserve">While modern formula milk has </w:t>
      </w:r>
      <w:r w:rsidR="003E76BB">
        <w:t xml:space="preserve">also </w:t>
      </w:r>
      <w:r w:rsidR="00CC0633">
        <w:t xml:space="preserve">been associated with faster </w:t>
      </w:r>
      <w:r w:rsidR="003E76BB">
        <w:t>weight gain</w:t>
      </w:r>
      <w:r w:rsidR="00CC0633">
        <w:t xml:space="preserve"> ove</w:t>
      </w:r>
      <w:r w:rsidR="00AB0402">
        <w:t>r the first year</w:t>
      </w:r>
      <w:r w:rsidR="00AB0402">
        <w:fldChar w:fldCharType="begin">
          <w:fldData xml:space="preserve">PEVuZE5vdGU+PENpdGU+PEF1dGhvcj5Sb2JpbnNvbjwvQXV0aG9yPjxZZWFyPjIwMDk8L1llYXI+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I3OTktODA1PC9wYWdlcz48dm9sdW1lPjk0PC92b2x1bWU+PG51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</w:fldData>
        </w:fldChar>
      </w:r>
      <w:r w:rsidR="00922E30">
        <w:instrText xml:space="preserve"> ADDIN EN.CITE </w:instrText>
      </w:r>
      <w:r w:rsidR="00922E30">
        <w:fldChar w:fldCharType="begin">
          <w:fldData xml:space="preserve">PEVuZE5vdGU+PENpdGU+PEF1dGhvcj5Sb2JpbnNvbjwvQXV0aG9yPjxZZWFyPjIwMDk8L1llYXI+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I3OTktODA1PC9wYWdlcz48dm9sdW1lPjk0PC92b2x1bWU+PG51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</w:fldData>
        </w:fldChar>
      </w:r>
      <w:r w:rsidR="00922E30">
        <w:instrText xml:space="preserve"> ADDIN EN.CITE.DATA </w:instrText>
      </w:r>
      <w:r w:rsidR="00922E30">
        <w:fldChar w:fldCharType="end"/>
      </w:r>
      <w:r w:rsidR="00AB0402">
        <w:fldChar w:fldCharType="separate"/>
      </w:r>
      <w:r w:rsidR="00922E30">
        <w:rPr>
          <w:noProof/>
        </w:rPr>
        <w:t>[8]</w:t>
      </w:r>
      <w:r w:rsidR="00AB0402">
        <w:fldChar w:fldCharType="end"/>
      </w:r>
      <w:r w:rsidR="00CC0633">
        <w:t>, breastfeeding has been positively related to infant length</w:t>
      </w:r>
      <w:r w:rsidR="009D6DCD">
        <w:fldChar w:fldCharType="begin">
          <w:fldData xml:space="preserve">PEVuZE5vdGU+PENpdGU+PEF1dGhvcj5XYWRzd29ydGg8L0F1dGhvcj48WWVhcj4yMDAyPC9ZZWFy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zODMtOTA8L3BhZ2VzPjx2b2x1bWU+MzE8L3ZvbHVtZT48bnVtYmVyPjI8L251bWJl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</w:fldData>
        </w:fldChar>
      </w:r>
      <w:r w:rsidR="00922E30">
        <w:instrText xml:space="preserve"> ADDIN EN.CITE </w:instrText>
      </w:r>
      <w:r w:rsidR="00922E30">
        <w:fldChar w:fldCharType="begin">
          <w:fldData xml:space="preserve">PEVuZE5vdGU+PENpdGU+PEF1dGhvcj5XYWRzd29ydGg8L0F1dGhvcj48WWVhcj4yMDAyPC9ZZWFy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zODMtOTA8L3BhZ2VzPjx2b2x1bWU+MzE8L3ZvbHVtZT48bnVtYmVyPjI8L251bWJl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</w:fldData>
        </w:fldChar>
      </w:r>
      <w:r w:rsidR="00922E30">
        <w:instrText xml:space="preserve"> ADDIN EN.CITE.DATA </w:instrText>
      </w:r>
      <w:r w:rsidR="00922E30">
        <w:fldChar w:fldCharType="end"/>
      </w:r>
      <w:r w:rsidR="009D6DCD">
        <w:fldChar w:fldCharType="separate"/>
      </w:r>
      <w:r w:rsidR="00922E30">
        <w:rPr>
          <w:noProof/>
        </w:rPr>
        <w:t>[9, 10]</w:t>
      </w:r>
      <w:r w:rsidR="009D6DCD">
        <w:fldChar w:fldCharType="end"/>
      </w:r>
      <w:r w:rsidR="00AB0402">
        <w:t xml:space="preserve"> </w:t>
      </w:r>
      <w:r w:rsidR="00CC0633">
        <w:t>and with potential changes to bone cell programming which could result in higher bone mass in adulthood</w:t>
      </w:r>
      <w:r w:rsidR="00AB0402">
        <w:fldChar w:fldCharType="begin"/>
      </w:r>
      <w:r w:rsidR="00922E30">
        <w:instrText xml:space="preserve"> ADDIN EN.CITE &lt;EndNote&gt;&lt;Cite&gt;&lt;Author&gt;Morley&lt;/Author&gt;&lt;Year&gt;1994&lt;/Year&gt;&lt;RecNum&gt;103&lt;/RecNum&gt;&lt;DisplayText&gt;[12]&lt;/DisplayText&gt;&lt;record&gt;&lt;rec-number&gt;103&lt;/rec-number&gt;&lt;foreign-keys&gt;&lt;key app="EN" db-id="5tx29pfwd0txvwexxxyp2sxrrswxvdratswv" timestamp="1551958382"&gt;103&lt;/key&gt;&lt;/foreign-keys&gt;&lt;ref-type name="Journal Article"&gt;17&lt;/ref-type&gt;&lt;contributors&gt;&lt;authors&gt;&lt;author&gt;Morley, R.&lt;/author&gt;&lt;author&gt;Lucas, A.&lt;/author&gt;&lt;/authors&gt;&lt;/contributors&gt;&lt;auth-address&gt;Infant and Child Nutrition Group, Medical Research Council, Dunn Nutrition Unit, Cambridge, UK.&lt;/auth-address&gt;&lt;titles&gt;&lt;title&gt;Influence of early diet on outcome in preterm infants&lt;/title&gt;&lt;secondary-title&gt;Acta Paediatr Suppl&lt;/secondary-title&gt;&lt;alt-title&gt;Acta paediatrica (Oslo, Norway : 1992). Supplement&lt;/alt-title&gt;&lt;short-title&gt;Influence of early diet on outcome in preterm infants&lt;/short-title&gt;&lt;/titles&gt;&lt;periodical&gt;&lt;full-title&gt;Acta Paediatr Suppl&lt;/full-title&gt;&lt;abbr-1&gt;Acta paediatrica (Oslo, Norway : 1992). Supplement&lt;/abbr-1&gt;&lt;/periodical&gt;&lt;alt-periodical&gt;&lt;full-title&gt;Acta Paediatr Suppl&lt;/full-title&gt;&lt;abbr-1&gt;Acta paediatrica (Oslo, Norway : 1992). Supplement&lt;/abbr-1&gt;&lt;/alt-periodical&gt;&lt;pages&gt;123-6&lt;/pages&gt;&lt;volume&gt;405&lt;/volume&gt;&lt;edition&gt;12/01&lt;/edition&gt;&lt;keywords&gt;&lt;keyword&gt;Bone Density&lt;/keyword&gt;&lt;keyword&gt;*Child Development&lt;/keyword&gt;&lt;keyword&gt;Female&lt;/keyword&gt;&lt;keyword&gt;Food, Fortified&lt;/keyword&gt;&lt;keyword&gt;Growth&lt;/keyword&gt;&lt;keyword&gt;Humans&lt;/keyword&gt;&lt;keyword&gt;*Infant Nutritional Physiological Phenomena&lt;/keyword&gt;&lt;keyword&gt;Infant, Newborn&lt;/keyword&gt;&lt;keyword&gt;Infant, Premature/*physiology&lt;/keyword&gt;&lt;keyword&gt;Intelligence&lt;/keyword&gt;&lt;keyword&gt;Male&lt;/keyword&gt;&lt;keyword&gt;Milk, Human&lt;/keyword&gt;&lt;keyword&gt;Prospective Studies&lt;/keyword&gt;&lt;keyword&gt;Treatment Outcome&lt;/keyword&gt;&lt;/keywords&gt;&lt;dates&gt;&lt;year&gt;1994&lt;/year&gt;&lt;pub-dates&gt;&lt;date&gt;Dec&lt;/date&gt;&lt;/pub-dates&gt;&lt;/dates&gt;&lt;isbn&gt;0803-5326 (Print)0803-5326&lt;/isbn&gt;&lt;accession-num&gt;7734784&lt;/accession-num&gt;&lt;urls&gt;&lt;related-urls&gt;&lt;url&gt;http://dx.doi.org/&lt;/url&gt;&lt;/related-urls&gt;&lt;/urls&gt;&lt;remote-database-provider&gt;Nlm&lt;/remote-database-provider&gt;&lt;language&gt;eng&lt;/language&gt;&lt;/record&gt;&lt;/Cite&gt;&lt;/EndNote&gt;</w:instrText>
      </w:r>
      <w:r w:rsidR="00AB0402">
        <w:fldChar w:fldCharType="separate"/>
      </w:r>
      <w:r w:rsidR="00922E30">
        <w:rPr>
          <w:noProof/>
        </w:rPr>
        <w:t>[12]</w:t>
      </w:r>
      <w:r w:rsidR="00AB0402">
        <w:fldChar w:fldCharType="end"/>
      </w:r>
      <w:r w:rsidR="00CC0633">
        <w:t>.</w:t>
      </w:r>
      <w:r w:rsidR="00FA6F63">
        <w:t xml:space="preserve"> In</w:t>
      </w:r>
      <w:r w:rsidR="00A34C72">
        <w:t>fant feeding practices have</w:t>
      </w:r>
      <w:r w:rsidR="00FA6F63">
        <w:t xml:space="preserve"> been linked to height</w:t>
      </w:r>
      <w:r w:rsidR="007F19DF">
        <w:fldChar w:fldCharType="begin">
          <w:fldData xml:space="preserve">PEVuZE5vdGU+PENpdGU+PEF1dGhvcj5NYXJ0aW48L0F1dGhvcj48WWVhcj4yMDAyPC9ZZWFyPjxS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=
</w:fldData>
        </w:fldChar>
      </w:r>
      <w:r w:rsidR="00922E30">
        <w:instrText xml:space="preserve"> ADDIN EN.CITE </w:instrText>
      </w:r>
      <w:r w:rsidR="00922E30">
        <w:fldChar w:fldCharType="begin">
          <w:fldData xml:space="preserve">PEVuZE5vdGU+PENpdGU+PEF1dGhvcj5NYXJ0aW48L0F1dGhvcj48WWVhcj4yMDAyPC9ZZWFyPjxS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=
</w:fldData>
        </w:fldChar>
      </w:r>
      <w:r w:rsidR="00922E30">
        <w:instrText xml:space="preserve"> ADDIN EN.CITE.DATA </w:instrText>
      </w:r>
      <w:r w:rsidR="00922E30">
        <w:fldChar w:fldCharType="end"/>
      </w:r>
      <w:r w:rsidR="007F19DF">
        <w:fldChar w:fldCharType="separate"/>
      </w:r>
      <w:r w:rsidR="00922E30">
        <w:rPr>
          <w:noProof/>
        </w:rPr>
        <w:t>[11, 13]</w:t>
      </w:r>
      <w:r w:rsidR="007F19DF">
        <w:fldChar w:fldCharType="end"/>
      </w:r>
      <w:r w:rsidR="00FA6F63">
        <w:t>, bone mineral density</w:t>
      </w:r>
      <w:r w:rsidR="007F19DF">
        <w:fldChar w:fldCharType="begin">
          <w:fldData xml:space="preserve">PEVuZE5vdGU+PENpdGU+PEF1dGhvcj5QZWFyY2U8L0F1dGhvcj48WWVhcj4yMDA1PC9ZZWFyPjxS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</w:fldData>
        </w:fldChar>
      </w:r>
      <w:r w:rsidR="00922E30">
        <w:instrText xml:space="preserve"> ADDIN EN.CITE </w:instrText>
      </w:r>
      <w:r w:rsidR="00922E30">
        <w:fldChar w:fldCharType="begin">
          <w:fldData xml:space="preserve">PEVuZE5vdGU+PENpdGU+PEF1dGhvcj5QZWFyY2U8L0F1dGhvcj48WWVhcj4yMDA1PC9ZZWFyPjxS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</w:fldData>
        </w:fldChar>
      </w:r>
      <w:r w:rsidR="00922E30">
        <w:instrText xml:space="preserve"> ADDIN EN.CITE.DATA </w:instrText>
      </w:r>
      <w:r w:rsidR="00922E30">
        <w:fldChar w:fldCharType="end"/>
      </w:r>
      <w:r w:rsidR="007F19DF">
        <w:fldChar w:fldCharType="separate"/>
      </w:r>
      <w:r w:rsidR="00922E30">
        <w:rPr>
          <w:noProof/>
        </w:rPr>
        <w:t>[14, 15]</w:t>
      </w:r>
      <w:r w:rsidR="007F19DF">
        <w:fldChar w:fldCharType="end"/>
      </w:r>
      <w:r w:rsidR="00FA6F63">
        <w:t>,</w:t>
      </w:r>
      <w:r w:rsidR="00A34C72">
        <w:t xml:space="preserve"> bone mass</w:t>
      </w:r>
      <w:r w:rsidR="007F19DF">
        <w:fldChar w:fldCharType="begin">
          <w:fldData xml:space="preserve">PEVuZE5vdGU+PENpdGU+PEF1dGhvcj52YW4gZGVuIEhvb3ZlbjwvQXV0aG9yPjxZZWFyPjIwMTY8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MTAyNC0zMjwvcGFnZXM+PHZvbHVtZT4xMTU8L3ZvbHVt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c2hvcnQtdGl0bGU+QnJlYXN0ZmVlZGluZyBpbiBlYXJseSBsaWZlIGFuZCBib25l
IG1hc3MgaW4gcHJlcHViZXJ0YWwgY2hpbGRyZW46IGEgbG9uZ2l0dWRpbmFsIHN0dWR5PC9zaG9y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TQ2LTUyPC9wYWdlcz48dm9sdW1lPjEx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c2hvcnQtdGl0bGU+VGhlIGFzc29jaWF0aW9uIGJldHdlZW4gYnJl
YXN0ZmVlZGluZywgbWF0ZXJuYWwgc21va2luZyBpbiB1dGVybywgYW5kIGJpcnRoIHdlaWdodCB3
aXRoIGJvbmUgbWFzcyBhbmQgZnJhY3R1cmVzIGluIGFkb2xlc2NlbnRzOiBhIDE2LXllYXIgbG9u
Z2l0dWRpbmFsIHN0dWR5PC9zaG9y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Yw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</w:fldData>
        </w:fldChar>
      </w:r>
      <w:r w:rsidR="00922E30">
        <w:instrText xml:space="preserve"> ADDIN EN.CITE </w:instrText>
      </w:r>
      <w:r w:rsidR="00922E30">
        <w:fldChar w:fldCharType="begin">
          <w:fldData xml:space="preserve">PEVuZE5vdGU+PENpdGU+PEF1dGhvcj52YW4gZGVuIEhvb3ZlbjwvQXV0aG9yPjxZZWFyPjIwMTY8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MTAyNC0zMjwvcGFnZXM+PHZvbHVtZT4xMTU8L3ZvbHVt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c2hvcnQtdGl0bGU+QnJlYXN0ZmVlZGluZyBpbiBlYXJseSBsaWZlIGFuZCBib25l
IG1hc3MgaW4gcHJlcHViZXJ0YWwgY2hpbGRyZW46IGEgbG9uZ2l0dWRpbmFsIHN0dWR5PC9zaG9y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TQ2LTUyPC9wYWdlcz48dm9sdW1lPjEx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c2hvcnQtdGl0bGU+VGhlIGFzc29jaWF0aW9uIGJldHdlZW4gYnJl
YXN0ZmVlZGluZywgbWF0ZXJuYWwgc21va2luZyBpbiB1dGVybywgYW5kIGJpcnRoIHdlaWdodCB3
aXRoIGJvbmUgbWFzcyBhbmQgZnJhY3R1cmVzIGluIGFkb2xlc2NlbnRzOiBhIDE2LXllYXIgbG9u
Z2l0dWRpbmFsIHN0dWR5PC9zaG9y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Yw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</w:fldData>
        </w:fldChar>
      </w:r>
      <w:r w:rsidR="00922E30">
        <w:instrText xml:space="preserve"> ADDIN EN.CITE.DATA </w:instrText>
      </w:r>
      <w:r w:rsidR="00922E30">
        <w:fldChar w:fldCharType="end"/>
      </w:r>
      <w:r w:rsidR="007F19DF">
        <w:fldChar w:fldCharType="separate"/>
      </w:r>
      <w:r w:rsidR="00922E30">
        <w:rPr>
          <w:noProof/>
        </w:rPr>
        <w:t>[16-18]</w:t>
      </w:r>
      <w:r w:rsidR="007F19DF">
        <w:fldChar w:fldCharType="end"/>
      </w:r>
      <w:r w:rsidR="00A34C72">
        <w:t>,</w:t>
      </w:r>
      <w:r w:rsidR="00FA6F63">
        <w:t xml:space="preserve"> and body composition</w:t>
      </w:r>
      <w:r w:rsidR="007F19DF">
        <w:fldChar w:fldCharType="begin">
          <w:fldData xml:space="preserve">PEVuZE5vdGU+PENpdGU+PEF1dGhvcj5EZXdleTwvQXV0aG9yPjxZZWFyPjE5OTI8L1llYXI+PFJl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jc5OS04MDU8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</w:fldData>
        </w:fldChar>
      </w:r>
      <w:r w:rsidR="00922E30">
        <w:instrText xml:space="preserve"> ADDIN EN.CITE </w:instrText>
      </w:r>
      <w:r w:rsidR="00922E30">
        <w:fldChar w:fldCharType="begin">
          <w:fldData xml:space="preserve">PEVuZE5vdGU+PENpdGU+PEF1dGhvcj5EZXdleTwvQXV0aG9yPjxZZWFyPjE5OTI8L1llYXI+PFJl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jc5OS04MDU8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</w:fldData>
        </w:fldChar>
      </w:r>
      <w:r w:rsidR="00922E30">
        <w:instrText xml:space="preserve"> ADDIN EN.CITE.DATA </w:instrText>
      </w:r>
      <w:r w:rsidR="00922E30">
        <w:fldChar w:fldCharType="end"/>
      </w:r>
      <w:r w:rsidR="007F19DF">
        <w:fldChar w:fldCharType="separate"/>
      </w:r>
      <w:r w:rsidR="00922E30">
        <w:rPr>
          <w:noProof/>
        </w:rPr>
        <w:t>[6, 8, 10, 19]</w:t>
      </w:r>
      <w:r w:rsidR="007F19DF">
        <w:fldChar w:fldCharType="end"/>
      </w:r>
      <w:r w:rsidR="00FA6F63">
        <w:t xml:space="preserve"> in children and adolescents</w:t>
      </w:r>
      <w:r w:rsidR="00145BFE">
        <w:t xml:space="preserve">, with associations between breastfeeding and bone </w:t>
      </w:r>
      <w:r w:rsidR="001961A4">
        <w:t xml:space="preserve">health outcomes differing in direction </w:t>
      </w:r>
      <w:r w:rsidR="00145BFE">
        <w:t>depending on the age and cohort membership of the children studied</w:t>
      </w:r>
      <w:r w:rsidR="003E76BB">
        <w:t xml:space="preserve">. </w:t>
      </w:r>
      <w:r w:rsidR="0022528C">
        <w:t>Breastfeeding was found to be positively associated with bone mass in children at both 8 years old and 16 years old in Tasmania</w:t>
      </w:r>
      <w:r w:rsidR="0022528C">
        <w:fldChar w:fldCharType="begin">
          <w:fldData xml:space="preserve">PEVuZE5vdGU+PENpdGU+PEF1dGhvcj5Kb25lczwvQXV0aG9yPjxZZWFyPjIwMDA8L1llYXI+PFJl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xzaG9ydC10aXRsZT5CcmVhc3RmZWVkaW5nIGluIGVhcmx5IGxpZmUgYW5kIGJvbmUgbWFz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xzaG9ydC10aXRsZT5UaGUgYXNzb2NpYXRpb24gYmV0d2VlbiBicmVhc3RmZWVkaW5nLCBt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</w:fldData>
        </w:fldChar>
      </w:r>
      <w:r w:rsidR="0022528C">
        <w:instrText xml:space="preserve"> ADDIN EN.CITE </w:instrText>
      </w:r>
      <w:r w:rsidR="0022528C">
        <w:fldChar w:fldCharType="begin">
          <w:fldData xml:space="preserve">PEVuZE5vdGU+PENpdGU+PEF1dGhvcj5Kb25lczwvQXV0aG9yPjxZZWFyPjIwMDA8L1llYXI+PFJl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xzaG9ydC10aXRsZT5CcmVhc3RmZWVkaW5nIGluIGVhcmx5IGxpZmUgYW5kIGJvbmUgbWFz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xzaG9ydC10aXRsZT5UaGUgYXNzb2NpYXRpb24gYmV0d2VlbiBicmVhc3RmZWVkaW5nLCBt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</w:fldData>
        </w:fldChar>
      </w:r>
      <w:r w:rsidR="0022528C">
        <w:instrText xml:space="preserve"> ADDIN EN.CITE.DATA </w:instrText>
      </w:r>
      <w:r w:rsidR="0022528C">
        <w:fldChar w:fldCharType="end"/>
      </w:r>
      <w:r w:rsidR="0022528C">
        <w:fldChar w:fldCharType="separate"/>
      </w:r>
      <w:r w:rsidR="0022528C">
        <w:rPr>
          <w:noProof/>
        </w:rPr>
        <w:t>[17, 18]</w:t>
      </w:r>
      <w:r w:rsidR="0022528C">
        <w:fldChar w:fldCharType="end"/>
      </w:r>
      <w:r w:rsidR="0022528C">
        <w:t xml:space="preserve">, </w:t>
      </w:r>
      <w:r w:rsidR="00CD7E7F">
        <w:t xml:space="preserve">and negatively associated with lumbar spine bone area </w:t>
      </w:r>
      <w:r w:rsidR="001961A4">
        <w:t>and bone mineral content</w:t>
      </w:r>
      <w:r w:rsidR="00CD7E7F">
        <w:t xml:space="preserve"> </w:t>
      </w:r>
      <w:r w:rsidR="001961A4">
        <w:t>(</w:t>
      </w:r>
      <w:r w:rsidR="00CD7E7F">
        <w:t>BMC</w:t>
      </w:r>
      <w:r w:rsidR="001961A4">
        <w:t>)</w:t>
      </w:r>
      <w:r w:rsidR="00CD7E7F">
        <w:t xml:space="preserve"> and total body </w:t>
      </w:r>
      <w:r w:rsidR="001961A4">
        <w:t>bone mineral density (</w:t>
      </w:r>
      <w:r w:rsidR="00CD7E7F">
        <w:t>BMD</w:t>
      </w:r>
      <w:r w:rsidR="001961A4">
        <w:t>)</w:t>
      </w:r>
      <w:r w:rsidR="00CD7E7F">
        <w:t xml:space="preserve"> in Finnish males at 32 years old</w:t>
      </w:r>
      <w:r w:rsidR="00CD7E7F">
        <w:fldChar w:fldCharType="begin"/>
      </w:r>
      <w:r w:rsidR="00CD7E7F">
        <w:instrText xml:space="preserve"> ADDIN EN.CITE &lt;EndNote&gt;&lt;Cite&gt;&lt;Author&gt;Pirilä&lt;/Author&gt;&lt;Year&gt;2011&lt;/Year&gt;&lt;RecNum&gt;15&lt;/RecNum&gt;&lt;DisplayText&gt;[15]&lt;/DisplayText&gt;&lt;record&gt;&lt;rec-number&gt;15&lt;/rec-number&gt;&lt;foreign-keys&gt;&lt;key app="EN" db-id="e0vep5s9ksfzf2e5pp55wdvbt2p2zt2ersxp" timestamp="1565614841"&gt;15&lt;/key&gt;&lt;/foreign-keys&gt;&lt;ref-type name="Book Section"&gt;5&lt;/ref-type&gt;&lt;contributors&gt;&lt;authors&gt;&lt;author&gt;Pirilä, S.&lt;/author&gt;&lt;author&gt;Taskinen, M.&lt;/author&gt;&lt;author&gt;Viljakainen, H.&lt;/author&gt;&lt;author&gt;Kajosaari, M.&lt;/author&gt;&lt;author&gt;Turanlahti, M.&lt;/author&gt;&lt;author&gt;Saarinen-Pihkala, U. M.&lt;/author&gt;&lt;author&gt;Mäkitie, O.&lt;/author&gt;&lt;/authors&gt;&lt;/contributors&gt;&lt;auth-address&gt;Children&amp;apos;s Hospital, Helsinki University Central Hospital and University of Helsinki, Helsinki, Finland&lt;/auth-address&gt;&lt;titles&gt;&lt;title&gt;Infant Milk Feeding Influences Adult Bone Health: A Prospective Study from Birth to 32 Years&lt;/title&gt;&lt;secondary-title&gt;PLoS One&lt;/secondary-title&gt;&lt;short-title&gt;Infant Milk Feeding Influences Adult Bone Health: A Prospective Study from Birth to 32 Years&lt;/short-title&gt;&lt;/titles&gt;&lt;volume&gt;6&lt;/volume&gt;&lt;number&gt;4&lt;/number&gt;&lt;dates&gt;&lt;year&gt;2011&lt;/year&gt;&lt;/dates&gt;&lt;isbn&gt;1932-6203 (Electronic)&lt;/isbn&gt;&lt;accession-num&gt;21556368&lt;/accession-num&gt;&lt;urls&gt;&lt;related-urls&gt;&lt;url&gt;http://dx.doi.org/10.1371/journal.pone.0019068&lt;/url&gt;&lt;/related-urls&gt;&lt;/urls&gt;&lt;electronic-resource-num&gt;10.1371/journal.pone.0019068&lt;/electronic-resource-num&gt;&lt;language&gt;eng&lt;/language&gt;&lt;/record&gt;&lt;/Cite&gt;&lt;/EndNote&gt;</w:instrText>
      </w:r>
      <w:r w:rsidR="00CD7E7F">
        <w:fldChar w:fldCharType="separate"/>
      </w:r>
      <w:r w:rsidR="00CD7E7F">
        <w:rPr>
          <w:noProof/>
        </w:rPr>
        <w:t>[15]</w:t>
      </w:r>
      <w:r w:rsidR="00CD7E7F">
        <w:fldChar w:fldCharType="end"/>
      </w:r>
      <w:r w:rsidR="00CD7E7F">
        <w:t>.</w:t>
      </w:r>
      <w:r w:rsidR="0022528C">
        <w:t xml:space="preserve"> </w:t>
      </w:r>
      <w:r w:rsidR="00C90B53">
        <w:t>In one study</w:t>
      </w:r>
      <w:r w:rsidR="00E93217">
        <w:t xml:space="preserve"> of adult bone health</w:t>
      </w:r>
      <w:r w:rsidR="00602119">
        <w:t xml:space="preserve">, the influence of </w:t>
      </w:r>
      <w:r w:rsidR="00E93217">
        <w:t>early life indicators, such as infant feeding and birth weight,</w:t>
      </w:r>
      <w:r w:rsidR="00602119">
        <w:t xml:space="preserve"> </w:t>
      </w:r>
      <w:r w:rsidR="00C90B53">
        <w:t xml:space="preserve">was </w:t>
      </w:r>
      <w:r w:rsidR="00E93217">
        <w:t>attenuated by adult body size</w:t>
      </w:r>
      <w:r w:rsidR="00E93217">
        <w:fldChar w:fldCharType="begin"/>
      </w:r>
      <w:r w:rsidR="00E93217">
        <w:instrText xml:space="preserve"> ADDIN EN.CITE &lt;EndNote&gt;&lt;Cite&gt;&lt;Author&gt;Pearce&lt;/Author&gt;&lt;Year&gt;2005&lt;/Year&gt;&lt;RecNum&gt;14&lt;/RecNum&gt;&lt;DisplayText&gt;[14]&lt;/DisplayText&gt;&lt;record&gt;&lt;rec-number&gt;14&lt;/rec-number&gt;&lt;foreign-keys&gt;&lt;key app="EN" db-id="v9wzaeap2rwax9e5fsvv9ptn5x5pxv2v9ea5" timestamp="1565610405"&gt;14&lt;/key&gt;&lt;/foreign-keys&gt;&lt;ref-type name="Journal Article"&gt;17&lt;/ref-type&gt;&lt;contributors&gt;&lt;authors&gt;&lt;author&gt;Pearce, M.&lt;/author&gt;&lt;author&gt;Birrell, F.&lt;/author&gt;&lt;author&gt;Francis, R.&lt;/author&gt;&lt;author&gt;Rawlings, D.&lt;/author&gt;&lt;author&gt;Tuck, S.&lt;/author&gt;&lt;author&gt;Parker, L.&lt;/author&gt;&lt;/authors&gt;&lt;/contributors&gt;&lt;titles&gt;&lt;title&gt;Lifecourse study of bone health at age 49–51 years: the Newcastle thousand families cohort study&lt;/title&gt;&lt;secondary-title&gt;J Epidemiol Community Health&lt;/secondary-title&gt;&lt;short-title&gt;Lifecourse study of bone health at age 49–51 years: the Newcastle thousand families cohort study&lt;/short-title&gt;&lt;/titles&gt;&lt;pages&gt;475-80&lt;/pages&gt;&lt;volume&gt;59&lt;/volume&gt;&lt;number&gt;6&lt;/number&gt;&lt;dates&gt;&lt;year&gt;2005&lt;/year&gt;&lt;pub-dates&gt;&lt;date&gt;Jun&lt;/date&gt;&lt;/pub-dates&gt;&lt;/dates&gt;&lt;isbn&gt;0143-005X (Print)1470-2738 (Electronic)&lt;/isbn&gt;&lt;accession-num&gt;15911643&lt;/accession-num&gt;&lt;urls&gt;&lt;related-urls&gt;&lt;url&gt;http://dx.doi.org/10.1136/jech.2004.025999&lt;/url&gt;&lt;/related-urls&gt;&lt;/urls&gt;&lt;electronic-resource-num&gt;10.1136/jech.2004.025999&amp;#xD;10.1136/jech.2004.025999.&lt;/electronic-resource-num&gt;&lt;language&gt;eng&lt;/language&gt;&lt;/record&gt;&lt;/Cite&gt;&lt;/EndNote&gt;</w:instrText>
      </w:r>
      <w:r w:rsidR="00E93217">
        <w:fldChar w:fldCharType="separate"/>
      </w:r>
      <w:r w:rsidR="00E93217">
        <w:rPr>
          <w:noProof/>
        </w:rPr>
        <w:t>[14]</w:t>
      </w:r>
      <w:r w:rsidR="00E93217">
        <w:fldChar w:fldCharType="end"/>
      </w:r>
      <w:r w:rsidR="00CD7E7F">
        <w:t xml:space="preserve">, </w:t>
      </w:r>
      <w:r w:rsidR="008A6B86">
        <w:t xml:space="preserve">further </w:t>
      </w:r>
      <w:r w:rsidR="00CD7E7F">
        <w:t>indicating the need to examine infant</w:t>
      </w:r>
      <w:r w:rsidR="00B03E5C">
        <w:t xml:space="preserve"> milk</w:t>
      </w:r>
      <w:r w:rsidR="00CD7E7F">
        <w:t xml:space="preserve"> feeding and bone health in later life, as </w:t>
      </w:r>
      <w:r w:rsidR="0051366B">
        <w:t>this association</w:t>
      </w:r>
      <w:r w:rsidR="00CD7E7F">
        <w:t xml:space="preserve"> </w:t>
      </w:r>
      <w:r w:rsidR="0022528C">
        <w:t>could</w:t>
      </w:r>
      <w:r w:rsidR="00CD7E7F">
        <w:t xml:space="preserve"> vary</w:t>
      </w:r>
      <w:r w:rsidR="00C90B53">
        <w:t xml:space="preserve"> with body si</w:t>
      </w:r>
      <w:r w:rsidR="009151C4">
        <w:t xml:space="preserve">ze </w:t>
      </w:r>
      <w:r w:rsidR="00CD7E7F">
        <w:t>throughout the lifecourse</w:t>
      </w:r>
      <w:r w:rsidR="00E93217">
        <w:t>.</w:t>
      </w:r>
    </w:p>
    <w:p w14:paraId="05228C56" w14:textId="291F5D1B" w:rsidR="000168A8" w:rsidRDefault="00CC0633" w:rsidP="006E6A1E">
      <w:pPr>
        <w:spacing w:line="360" w:lineRule="auto"/>
      </w:pPr>
      <w:r>
        <w:t>Despite the relationship</w:t>
      </w:r>
      <w:r w:rsidR="00DA3458">
        <w:t>s</w:t>
      </w:r>
      <w:r>
        <w:t xml:space="preserve"> between type of in</w:t>
      </w:r>
      <w:r w:rsidR="000C05A8">
        <w:t>fant</w:t>
      </w:r>
      <w:r w:rsidR="00BE6146">
        <w:t xml:space="preserve"> milk consumed</w:t>
      </w:r>
      <w:r w:rsidR="000C05A8">
        <w:t xml:space="preserve">, weight gain in infancy, </w:t>
      </w:r>
      <w:r w:rsidR="00602119">
        <w:t xml:space="preserve">adult BMI, </w:t>
      </w:r>
      <w:r w:rsidR="00C07A49">
        <w:t xml:space="preserve">and </w:t>
      </w:r>
      <w:r>
        <w:t xml:space="preserve">bone health </w:t>
      </w:r>
      <w:r w:rsidR="00594F3B">
        <w:t xml:space="preserve">across the </w:t>
      </w:r>
      <w:r w:rsidR="00594F3B">
        <w:lastRenderedPageBreak/>
        <w:t>lifecourse</w:t>
      </w:r>
      <w:r w:rsidR="00920B62">
        <w:t xml:space="preserve">, </w:t>
      </w:r>
      <w:r>
        <w:t xml:space="preserve">there has been little research </w:t>
      </w:r>
      <w:r w:rsidR="00F60A80">
        <w:t xml:space="preserve">utilizing these measures </w:t>
      </w:r>
      <w:r w:rsidR="00594F3B">
        <w:t>in later life.</w:t>
      </w:r>
      <w:r w:rsidR="00FA6F63">
        <w:t xml:space="preserve"> </w:t>
      </w:r>
      <w:r w:rsidR="00D701C4" w:rsidRPr="00D701C4">
        <w:t xml:space="preserve">Very few studies have examined the relationship between infant </w:t>
      </w:r>
      <w:r w:rsidR="00B03E5C">
        <w:t xml:space="preserve">milk </w:t>
      </w:r>
      <w:r w:rsidR="00D701C4" w:rsidRPr="00D701C4">
        <w:t>feeding and adult BMC and BM</w:t>
      </w:r>
      <w:r w:rsidR="00D701C4">
        <w:t>D, and to our knowledge, none have</w:t>
      </w:r>
      <w:r w:rsidR="00D701C4" w:rsidRPr="00D701C4">
        <w:t xml:space="preserve"> investigated this link in the sixth and seventh decades of life. </w:t>
      </w:r>
      <w:r w:rsidR="00D701C4">
        <w:t xml:space="preserve">This </w:t>
      </w:r>
      <w:r w:rsidR="005513F8" w:rsidRPr="005513F8">
        <w:t xml:space="preserve">study aims to examine the effect of infant </w:t>
      </w:r>
      <w:r w:rsidR="00B03E5C">
        <w:t xml:space="preserve">milk </w:t>
      </w:r>
      <w:r w:rsidR="005513F8" w:rsidRPr="005513F8">
        <w:t>feeding on bone health in later life by comparing the effect</w:t>
      </w:r>
      <w:r w:rsidR="003966B3">
        <w:t>s</w:t>
      </w:r>
      <w:r w:rsidR="005513F8" w:rsidRPr="005513F8">
        <w:t xml:space="preserve"> of </w:t>
      </w:r>
      <w:r w:rsidR="003966B3">
        <w:t>breast milk feeding</w:t>
      </w:r>
      <w:r w:rsidR="005513F8" w:rsidRPr="005513F8">
        <w:t xml:space="preserve"> and bottle feeding on </w:t>
      </w:r>
      <w:r w:rsidR="00594F3B">
        <w:t>lumbar spine</w:t>
      </w:r>
      <w:r w:rsidR="005513F8" w:rsidRPr="005513F8">
        <w:t xml:space="preserve"> and femoral </w:t>
      </w:r>
      <w:r w:rsidR="00594F3B">
        <w:t xml:space="preserve">neck </w:t>
      </w:r>
      <w:r w:rsidR="00133B2B">
        <w:t>BMC and BMD</w:t>
      </w:r>
      <w:r w:rsidR="00D701C4">
        <w:t xml:space="preserve"> in an older age cohort</w:t>
      </w:r>
      <w:r w:rsidR="007D4D6E">
        <w:t>.</w:t>
      </w:r>
      <w:r w:rsidR="005513F8">
        <w:t xml:space="preserve"> </w:t>
      </w:r>
    </w:p>
    <w:p w14:paraId="18614E5E" w14:textId="77777777" w:rsidR="008F1B94" w:rsidRDefault="008F1B94" w:rsidP="006E6A1E">
      <w:pPr>
        <w:spacing w:line="360" w:lineRule="auto"/>
        <w:rPr>
          <w:b/>
        </w:rPr>
      </w:pPr>
      <w:r w:rsidRPr="008F1B94">
        <w:rPr>
          <w:b/>
        </w:rPr>
        <w:t>Methods</w:t>
      </w:r>
    </w:p>
    <w:p w14:paraId="680833ED" w14:textId="54326D6D" w:rsidR="00350E49" w:rsidRDefault="00350E49" w:rsidP="006E6A1E">
      <w:pPr>
        <w:spacing w:line="360" w:lineRule="auto"/>
      </w:pPr>
      <w:r>
        <w:t>The</w:t>
      </w:r>
      <w:r w:rsidR="00C84B85">
        <w:t xml:space="preserve"> Hertfordshire Cohort Study</w:t>
      </w:r>
      <w:r>
        <w:t xml:space="preserve"> </w:t>
      </w:r>
      <w:r w:rsidR="00C84B85">
        <w:t>(</w:t>
      </w:r>
      <w:r>
        <w:t>HCS</w:t>
      </w:r>
      <w:r w:rsidR="00C84B85">
        <w:t>)</w:t>
      </w:r>
      <w:r>
        <w:t xml:space="preserve"> includes </w:t>
      </w:r>
      <w:r w:rsidR="00E54277">
        <w:t xml:space="preserve">2997 </w:t>
      </w:r>
      <w:r w:rsidR="005B661F">
        <w:t xml:space="preserve">males </w:t>
      </w:r>
      <w:r w:rsidR="00E54277">
        <w:t xml:space="preserve">and </w:t>
      </w:r>
      <w:r w:rsidR="005B661F">
        <w:t xml:space="preserve">females </w:t>
      </w:r>
      <w:r>
        <w:t xml:space="preserve">who were born in Hertfordshire County between 1931 and 1939. </w:t>
      </w:r>
      <w:r w:rsidR="00040EE4">
        <w:t xml:space="preserve">Cohort members were </w:t>
      </w:r>
      <w:r w:rsidR="00685752">
        <w:t>recruited</w:t>
      </w:r>
      <w:r w:rsidR="00040EE4">
        <w:t xml:space="preserve"> if their births were recorded in health visitor ledgers in the 1930s and if they were still resident in Hertfordshire from 1998-2004, when these ledgers were discovered and individuals were invited to participate in the study. The construction of this</w:t>
      </w:r>
      <w:r>
        <w:t xml:space="preserve"> cohort </w:t>
      </w:r>
      <w:r w:rsidR="00040EE4">
        <w:t xml:space="preserve">study </w:t>
      </w:r>
      <w:r>
        <w:t>has previously b</w:t>
      </w:r>
      <w:r w:rsidR="00AB0402">
        <w:t>een described in greater detail</w:t>
      </w:r>
      <w:r w:rsidR="00D11FC6">
        <w:fldChar w:fldCharType="begin">
          <w:fldData xml:space="preserve">PEVuZE5vdGU+PENpdGU+PEF1dGhvcj5TeWRkYWxsPC9BdXRob3I+PFllYXI+MjAwNTwvWWVhcj48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</w:fldData>
        </w:fldChar>
      </w:r>
      <w:r w:rsidR="00BF6F38">
        <w:instrText xml:space="preserve"> ADDIN EN.CITE </w:instrText>
      </w:r>
      <w:r w:rsidR="00BF6F38">
        <w:fldChar w:fldCharType="begin">
          <w:fldData xml:space="preserve">PEVuZE5vdGU+PENpdGU+PEF1dGhvcj5TeWRkYWxsPC9BdXRob3I+PFllYXI+MjAwNTwvWWVhcj48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</w:fldData>
        </w:fldChar>
      </w:r>
      <w:r w:rsidR="00BF6F38">
        <w:instrText xml:space="preserve"> ADDIN EN.CITE.DATA </w:instrText>
      </w:r>
      <w:r w:rsidR="00BF6F38">
        <w:fldChar w:fldCharType="end"/>
      </w:r>
      <w:r w:rsidR="00D11FC6">
        <w:fldChar w:fldCharType="separate"/>
      </w:r>
      <w:r w:rsidR="00BF6F38">
        <w:rPr>
          <w:noProof/>
        </w:rPr>
        <w:t>[20, 21]</w:t>
      </w:r>
      <w:r w:rsidR="00D11FC6">
        <w:fldChar w:fldCharType="end"/>
      </w:r>
      <w:r w:rsidR="00AB0402">
        <w:t>.</w:t>
      </w:r>
    </w:p>
    <w:p w14:paraId="1DBD0BC0" w14:textId="51FF385D" w:rsidR="00F315DB" w:rsidRDefault="007D4D6E" w:rsidP="006E6A1E">
      <w:pPr>
        <w:spacing w:line="360" w:lineRule="auto"/>
      </w:pPr>
      <w:r>
        <w:t>Data</w:t>
      </w:r>
      <w:r w:rsidR="00350E49" w:rsidRPr="00350E49">
        <w:t xml:space="preserve"> on </w:t>
      </w:r>
      <w:r w:rsidR="00FC5BFB">
        <w:t xml:space="preserve">feeding </w:t>
      </w:r>
      <w:r w:rsidR="006108AD">
        <w:t xml:space="preserve"> during</w:t>
      </w:r>
      <w:r w:rsidR="00030881">
        <w:t xml:space="preserve"> the first year of life</w:t>
      </w:r>
      <w:r w:rsidR="00350E49" w:rsidRPr="00350E49">
        <w:t xml:space="preserve"> (breast</w:t>
      </w:r>
      <w:r w:rsidR="00B03E5C">
        <w:t xml:space="preserve">milk </w:t>
      </w:r>
      <w:r w:rsidR="00350E49" w:rsidRPr="00350E49">
        <w:t>fed, breast and bottle fed, o</w:t>
      </w:r>
      <w:r w:rsidR="00DA3458">
        <w:t>r bottle fed), in addition to</w:t>
      </w:r>
      <w:r w:rsidR="00350E49" w:rsidRPr="00350E49">
        <w:t xml:space="preserve"> bir</w:t>
      </w:r>
      <w:r w:rsidR="006E6A1E">
        <w:t>th weights (kg) and weights at one year</w:t>
      </w:r>
      <w:r w:rsidR="00350E49" w:rsidRPr="00350E49">
        <w:t xml:space="preserve"> (kg), </w:t>
      </w:r>
      <w:r w:rsidR="00DA3458">
        <w:t>were</w:t>
      </w:r>
      <w:r w:rsidR="00350E49" w:rsidRPr="00350E49">
        <w:t xml:space="preserve"> collected</w:t>
      </w:r>
      <w:r w:rsidR="00FC5BFB">
        <w:t xml:space="preserve"> contemporaneously</w:t>
      </w:r>
      <w:r w:rsidR="00350E49" w:rsidRPr="00350E49">
        <w:t xml:space="preserve"> by health visitors between 1931 and 1939 in Hertfordshire.</w:t>
      </w:r>
      <w:r w:rsidR="00AD7985">
        <w:t xml:space="preserve"> </w:t>
      </w:r>
      <w:r w:rsidR="00776AD3">
        <w:t xml:space="preserve">As the infant </w:t>
      </w:r>
      <w:r w:rsidR="00B03E5C">
        <w:t xml:space="preserve">milk </w:t>
      </w:r>
      <w:r w:rsidR="00776AD3">
        <w:t xml:space="preserve">feeding information </w:t>
      </w:r>
      <w:r w:rsidR="00E55E58">
        <w:t>included in these analyses</w:t>
      </w:r>
      <w:r w:rsidR="00776AD3">
        <w:t xml:space="preserve"> was ex</w:t>
      </w:r>
      <w:r w:rsidR="00776AD3">
        <w:lastRenderedPageBreak/>
        <w:t xml:space="preserve">tracted from health visitor ledgers recorded in the 1930s, the definition of </w:t>
      </w:r>
      <w:r w:rsidR="00B03E5C">
        <w:t>breastmilk fed</w:t>
      </w:r>
      <w:r w:rsidR="00776AD3">
        <w:t xml:space="preserve"> in this study does not align with the WHO definition of exclusive breastfeeding, </w:t>
      </w:r>
      <w:r w:rsidR="00AA4874">
        <w:t>in which</w:t>
      </w:r>
      <w:r w:rsidR="00776AD3">
        <w:t xml:space="preserve"> only breastmilk is consumed and cereals and other solids are avoided for the first six months</w:t>
      </w:r>
      <w:r w:rsidR="00F90AEE">
        <w:fldChar w:fldCharType="begin">
          <w:fldData xml:space="preserve">PEVuZE5vdGU+PENpdGU+PEF1dGhvcj5BcnllZXRleTwvQXV0aG9yPjxZZWFyPjIwMTg8L1llYXI+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</w:fldData>
        </w:fldChar>
      </w:r>
      <w:r w:rsidR="00BF6F38">
        <w:instrText xml:space="preserve"> ADDIN EN.CITE </w:instrText>
      </w:r>
      <w:r w:rsidR="00BF6F38">
        <w:fldChar w:fldCharType="begin">
          <w:fldData xml:space="preserve">PEVuZE5vdGU+PENpdGU+PEF1dGhvcj5BcnllZXRleTwvQXV0aG9yPjxZZWFyPjIwMTg8L1llYXI+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</w:fldData>
        </w:fldChar>
      </w:r>
      <w:r w:rsidR="00BF6F38">
        <w:instrText xml:space="preserve"> ADDIN EN.CITE.DATA </w:instrText>
      </w:r>
      <w:r w:rsidR="00BF6F38">
        <w:fldChar w:fldCharType="end"/>
      </w:r>
      <w:r w:rsidR="00F90AEE">
        <w:fldChar w:fldCharType="separate"/>
      </w:r>
      <w:r w:rsidR="00BF6F38">
        <w:rPr>
          <w:noProof/>
        </w:rPr>
        <w:t>[22]</w:t>
      </w:r>
      <w:r w:rsidR="00F90AEE">
        <w:fldChar w:fldCharType="end"/>
      </w:r>
      <w:r w:rsidR="00776AD3">
        <w:t xml:space="preserve">. </w:t>
      </w:r>
      <w:r w:rsidR="00133B2B">
        <w:t>Historical records indicate that in Hertfordshire in the 1930s, babies were fed either breastmilk or cow’s milk preparations; there was little, if any, use of commercial infant formula milk</w:t>
      </w:r>
      <w:r w:rsidR="008D7DF4">
        <w:fldChar w:fldCharType="begin"/>
      </w:r>
      <w:r w:rsidR="00BF6F38">
        <w:instrText xml:space="preserve"> ADDIN EN.CITE &lt;EndNote&gt;&lt;Cite&gt;&lt;Author&gt;King&lt;/Author&gt;&lt;Year&gt;1995&lt;/Year&gt;&lt;RecNum&gt;32&lt;/RecNum&gt;&lt;DisplayText&gt;[23]&lt;/DisplayText&gt;&lt;record&gt;&lt;rec-number&gt;32&lt;/rec-number&gt;&lt;foreign-keys&gt;&lt;key app="EN" db-id="x22vdwxe7fsptqezes8vve0z9faeef0dsvv0" timestamp="1565610379"&gt;32&lt;/key&gt;&lt;/foreign-keys&gt;&lt;ref-type name="Journal Article"&gt;17&lt;/ref-type&gt;&lt;contributors&gt;&lt;authors&gt;&lt;author&gt;King, Pauline&lt;/author&gt;&lt;author&gt;O&amp;apos;Brien, Rosalind&lt;/author&gt;&lt;/authors&gt;&lt;/contributors&gt;&lt;titles&gt;&lt;title&gt;&amp;apos;You Didn&amp;apos;t Get Much Help in Them Days, You Just Had to Get on with It&amp;apos;: Parenting in Hertfordshire in the 1920s and 1930s&lt;/title&gt;&lt;secondary-title&gt;Oral History&lt;/secondary-title&gt;&lt;short-title&gt;&amp;apos;You Didn&amp;apos;t Get Much Help in Them Days, You Just Had to Get on with It&amp;apos;: Parenting in Hertfordshire in the 1920s and 1930s&lt;/short-title&gt;&lt;/titles&gt;&lt;periodical&gt;&lt;full-title&gt;Oral History&lt;/full-title&gt;&lt;/periodical&gt;&lt;pages&gt;54-62&lt;/pages&gt;&lt;volume&gt;23&lt;/volume&gt;&lt;number&gt;1&lt;/number&gt;&lt;dates&gt;&lt;year&gt;1995&lt;/year&gt;&lt;/dates&gt;&lt;isbn&gt;01430955&lt;/isbn&gt;&lt;urls&gt;&lt;related-urls&gt;&lt;url&gt;http://www.jstor.org/stable/40179089&lt;/url&gt;&lt;/related-urls&gt;&lt;/urls&gt;&lt;custom1&gt;Full publication date: Spring, 1995&lt;/custom1&gt;&lt;remote-database-name&gt;JSTOR&lt;/remote-database-name&gt;&lt;/record&gt;&lt;/Cite&gt;&lt;/EndNote&gt;</w:instrText>
      </w:r>
      <w:r w:rsidR="008D7DF4">
        <w:fldChar w:fldCharType="separate"/>
      </w:r>
      <w:r w:rsidR="00BF6F38">
        <w:rPr>
          <w:noProof/>
        </w:rPr>
        <w:t>[23]</w:t>
      </w:r>
      <w:r w:rsidR="008D7DF4">
        <w:fldChar w:fldCharType="end"/>
      </w:r>
      <w:r w:rsidR="008D7DF4">
        <w:t xml:space="preserve">. </w:t>
      </w:r>
      <w:r w:rsidR="00776AD3">
        <w:t xml:space="preserve">While </w:t>
      </w:r>
      <w:r w:rsidR="00133B2B">
        <w:t>infant milk information was recorded in the ledgers, specific infant weaning</w:t>
      </w:r>
      <w:r w:rsidR="00776AD3">
        <w:t xml:space="preserve"> data is unavailable</w:t>
      </w:r>
      <w:r w:rsidR="00133B2B">
        <w:t xml:space="preserve"> in the HCS</w:t>
      </w:r>
      <w:r w:rsidR="00776AD3">
        <w:t xml:space="preserve">. Therefore, in the analyses presented here, the term </w:t>
      </w:r>
      <w:r w:rsidR="00B03E5C">
        <w:t xml:space="preserve">breastmilk fed </w:t>
      </w:r>
      <w:r w:rsidR="00776AD3">
        <w:t>refers to no other milk but breastmilk for the first twelve months</w:t>
      </w:r>
      <w:r w:rsidR="00511406" w:rsidRPr="00511406">
        <w:t xml:space="preserve"> and does not make inferences about which early infant foods were consumed</w:t>
      </w:r>
      <w:r w:rsidR="00511406">
        <w:t>.</w:t>
      </w:r>
    </w:p>
    <w:p w14:paraId="787899DE" w14:textId="0372D594" w:rsidR="00350E49" w:rsidRPr="00132743" w:rsidRDefault="00C169D4" w:rsidP="00EB1187">
      <w:pPr>
        <w:spacing w:line="360" w:lineRule="auto"/>
        <w:rPr>
          <w:b/>
        </w:rPr>
      </w:pPr>
      <w:r>
        <w:t>In addition to infant health and feeding variables drawn from the ledgers, demographic and health variables collected from the HCS participants in adulthood via postal questionnaire</w:t>
      </w:r>
      <w:r w:rsidR="00EB1187">
        <w:t xml:space="preserve"> </w:t>
      </w:r>
      <w:r w:rsidR="00133B2B">
        <w:t>are</w:t>
      </w:r>
      <w:r w:rsidR="00EB1187">
        <w:t xml:space="preserve"> utilized</w:t>
      </w:r>
      <w:r w:rsidR="0002426E">
        <w:t xml:space="preserve">. These questionnaire variables </w:t>
      </w:r>
      <w:r w:rsidR="000369AE">
        <w:t xml:space="preserve">include </w:t>
      </w:r>
      <w:r w:rsidR="008D55A9">
        <w:t>whether</w:t>
      </w:r>
      <w:r w:rsidR="0002426E">
        <w:t xml:space="preserve"> or not</w:t>
      </w:r>
      <w:r w:rsidR="008D55A9">
        <w:t xml:space="preserve"> a participant had ever smoked regularly</w:t>
      </w:r>
      <w:r w:rsidR="0029603B">
        <w:t xml:space="preserve">, </w:t>
      </w:r>
      <w:r w:rsidR="0002426E">
        <w:t>levels of</w:t>
      </w:r>
      <w:r w:rsidR="00703F69">
        <w:t xml:space="preserve"> alcohol consumption,</w:t>
      </w:r>
      <w:r w:rsidR="00C250A0">
        <w:t xml:space="preserve"> prudent diet score, age at clinic visit</w:t>
      </w:r>
      <w:r w:rsidR="000369AE">
        <w:t>,</w:t>
      </w:r>
      <w:r w:rsidR="005977BD">
        <w:t xml:space="preserve"> adult height,</w:t>
      </w:r>
      <w:r w:rsidR="000369AE">
        <w:t xml:space="preserve"> physical activity score, dietary calcium, adult BMI, and the use of hormone replacement therapy in </w:t>
      </w:r>
      <w:r w:rsidR="005B661F">
        <w:t>females</w:t>
      </w:r>
      <w:r w:rsidR="000369AE">
        <w:t xml:space="preserve">. Alcohol consumption was measured </w:t>
      </w:r>
      <w:r w:rsidRPr="00C169D4">
        <w:t>in sex-specific recommended units per week</w:t>
      </w:r>
      <w:r w:rsidR="00C46DB5">
        <w:t>, as per recommendations at the time of data collection</w:t>
      </w:r>
      <w:r w:rsidR="000369AE">
        <w:t>, with the variable including three categories</w:t>
      </w:r>
      <w:r w:rsidR="00EB1187">
        <w:t>: Non-drinker;</w:t>
      </w:r>
      <w:r w:rsidR="00C46DB5">
        <w:t xml:space="preserve"> </w:t>
      </w:r>
      <w:r w:rsidR="00C46DB5" w:rsidRPr="00C46DB5">
        <w:t xml:space="preserve">&lt;=recommended units per week (21 for </w:t>
      </w:r>
      <w:r w:rsidR="005B661F">
        <w:t>males</w:t>
      </w:r>
      <w:r w:rsidR="00C46DB5" w:rsidRPr="00C46DB5">
        <w:t xml:space="preserve"> and 14 for </w:t>
      </w:r>
      <w:r w:rsidR="005B661F">
        <w:t>females</w:t>
      </w:r>
      <w:r w:rsidR="00C46DB5" w:rsidRPr="00C46DB5">
        <w:t>); &gt;=recommended units per wee</w:t>
      </w:r>
      <w:r w:rsidR="00703F69">
        <w:t xml:space="preserve">k (21 for </w:t>
      </w:r>
      <w:r w:rsidR="005B661F">
        <w:t>males</w:t>
      </w:r>
      <w:r w:rsidR="00703F69">
        <w:t xml:space="preserve"> and 14 for </w:t>
      </w:r>
      <w:r w:rsidR="005B661F">
        <w:t>females</w:t>
      </w:r>
      <w:r w:rsidR="00703F69">
        <w:t>)</w:t>
      </w:r>
      <w:r w:rsidR="000369AE">
        <w:t xml:space="preserve">. </w:t>
      </w:r>
      <w:r w:rsidR="000369AE">
        <w:lastRenderedPageBreak/>
        <w:t>P</w:t>
      </w:r>
      <w:r w:rsidR="00703F69">
        <w:t>rudent diet score</w:t>
      </w:r>
      <w:r w:rsidR="000369AE">
        <w:t xml:space="preserve"> is </w:t>
      </w:r>
      <w:r w:rsidRPr="00C169D4">
        <w:t>a marker of overall diet qua</w:t>
      </w:r>
      <w:r w:rsidR="00703F69">
        <w:t>lity wherein a high score denotes a diet rich in fruits, vegetables, fatty fish and whole cereals, and a low score indicates a diet more defined by white carbohydrates, sugar, chips, and dairy. The calculation of this score has been described previously[23].</w:t>
      </w:r>
      <w:r w:rsidRPr="00C169D4">
        <w:t xml:space="preserve"> </w:t>
      </w:r>
      <w:r w:rsidR="000369AE">
        <w:t>Physical</w:t>
      </w:r>
      <w:r w:rsidRPr="00C169D4">
        <w:t xml:space="preserve"> activity score</w:t>
      </w:r>
      <w:r w:rsidR="000369AE">
        <w:t xml:space="preserve">, </w:t>
      </w:r>
      <w:r w:rsidR="000369AE" w:rsidRPr="000369AE">
        <w:t>calculated using H</w:t>
      </w:r>
      <w:r w:rsidR="000369AE">
        <w:t xml:space="preserve">CS activity questionnaire data, is </w:t>
      </w:r>
      <w:r w:rsidR="00F15F62">
        <w:t xml:space="preserve">a continuous score from 0-100, </w:t>
      </w:r>
      <w:r w:rsidR="000369AE">
        <w:t xml:space="preserve">in which a higher score indicates greater physical activity. </w:t>
      </w:r>
      <w:r w:rsidR="0029603B">
        <w:t>A</w:t>
      </w:r>
      <w:r w:rsidR="00EB1187">
        <w:t xml:space="preserve">mount of </w:t>
      </w:r>
      <w:r w:rsidRPr="00C169D4">
        <w:t>dietary calcium</w:t>
      </w:r>
      <w:r w:rsidR="0029603B">
        <w:t xml:space="preserve"> was </w:t>
      </w:r>
      <w:r w:rsidR="00490CC7">
        <w:t xml:space="preserve">estimated from weekly nutrient intakes </w:t>
      </w:r>
      <w:r w:rsidR="00F15F62">
        <w:t>obtained b</w:t>
      </w:r>
      <w:r w:rsidR="0029603B">
        <w:t>y Food Frequency Questionnaires</w:t>
      </w:r>
      <w:r w:rsidR="000369AE">
        <w:t>.</w:t>
      </w:r>
      <w:r>
        <w:t xml:space="preserve"> </w:t>
      </w:r>
      <w:r w:rsidR="00AC25EB">
        <w:t>Sex-specific a</w:t>
      </w:r>
      <w:r w:rsidR="00602119">
        <w:t xml:space="preserve">dult BMI </w:t>
      </w:r>
      <w:r w:rsidR="00AC25EB">
        <w:t xml:space="preserve">(Low: &lt;25.2 for males, &lt;24.9 for females; Normal: 25.2-28 for males, 24.9-29 for females; and High: &gt;=28 for males, &gt;=29 for females) </w:t>
      </w:r>
      <w:r w:rsidR="00602119">
        <w:t xml:space="preserve">was included in models as a body size adjustment. </w:t>
      </w:r>
      <w:r>
        <w:t xml:space="preserve">Lumbar </w:t>
      </w:r>
      <w:r w:rsidR="00594F3B">
        <w:t>spine</w:t>
      </w:r>
      <w:r w:rsidR="00007DF5" w:rsidRPr="00007DF5">
        <w:t xml:space="preserve"> and femoral </w:t>
      </w:r>
      <w:r w:rsidR="00594F3B">
        <w:t xml:space="preserve">neck </w:t>
      </w:r>
      <w:r w:rsidR="00007DF5" w:rsidRPr="00007DF5">
        <w:t xml:space="preserve">BMC </w:t>
      </w:r>
      <w:r w:rsidR="00951503">
        <w:t xml:space="preserve">(g) </w:t>
      </w:r>
      <w:r w:rsidR="00007DF5" w:rsidRPr="00007DF5">
        <w:t>and BMD</w:t>
      </w:r>
      <w:r w:rsidR="00951503">
        <w:t xml:space="preserve"> (g/cm</w:t>
      </w:r>
      <w:r w:rsidR="00951503" w:rsidRPr="00951503">
        <w:rPr>
          <w:vertAlign w:val="superscript"/>
        </w:rPr>
        <w:t>2</w:t>
      </w:r>
      <w:r w:rsidR="00951503">
        <w:t>)</w:t>
      </w:r>
      <w:r w:rsidR="00007DF5" w:rsidRPr="00007DF5">
        <w:t xml:space="preserve"> measurements </w:t>
      </w:r>
      <w:r w:rsidR="00F134B7">
        <w:t xml:space="preserve">for 996 participants (498 </w:t>
      </w:r>
      <w:r w:rsidR="005B661F">
        <w:t xml:space="preserve">males </w:t>
      </w:r>
      <w:r w:rsidR="00F134B7">
        <w:t xml:space="preserve">and 498 </w:t>
      </w:r>
      <w:r w:rsidR="005B661F">
        <w:t>females</w:t>
      </w:r>
      <w:r w:rsidR="00F134B7">
        <w:t xml:space="preserve">) </w:t>
      </w:r>
      <w:r w:rsidR="00007DF5" w:rsidRPr="00007DF5">
        <w:t xml:space="preserve">were taken using </w:t>
      </w:r>
      <w:r w:rsidR="00DD7D46" w:rsidRPr="00C169D4">
        <w:t>dual-en</w:t>
      </w:r>
      <w:r w:rsidR="00DD7D46">
        <w:t xml:space="preserve">ergy X-ray absorptiometry (DXA) </w:t>
      </w:r>
      <w:r w:rsidR="00007DF5" w:rsidRPr="00007DF5">
        <w:t>at clinic visits from 1998-2004</w:t>
      </w:r>
      <w:r w:rsidR="00594F3B">
        <w:t xml:space="preserve"> (</w:t>
      </w:r>
      <w:r w:rsidR="00994B10" w:rsidRPr="00994B10">
        <w:t>Hologic QDR 4500</w:t>
      </w:r>
      <w:r w:rsidR="00594F3B">
        <w:t>)</w:t>
      </w:r>
      <w:r w:rsidR="00007DF5" w:rsidRPr="00007DF5">
        <w:t>.</w:t>
      </w:r>
      <w:r w:rsidR="00DD7D46">
        <w:t xml:space="preserve"> </w:t>
      </w:r>
      <w:r>
        <w:t>Each participant attended one DXA clinic over the course of these yea</w:t>
      </w:r>
      <w:r w:rsidR="00F47CC8">
        <w:t>rs</w:t>
      </w:r>
      <w:r w:rsidR="0024440E">
        <w:t xml:space="preserve">. </w:t>
      </w:r>
      <w:r w:rsidR="00DD7D46">
        <w:t>Age at DXA scan</w:t>
      </w:r>
      <w:r w:rsidR="005977BD">
        <w:t>, adult height,</w:t>
      </w:r>
      <w:r w:rsidR="00DD7D46">
        <w:t xml:space="preserve"> and adul</w:t>
      </w:r>
      <w:r w:rsidR="0024440E">
        <w:t xml:space="preserve">t </w:t>
      </w:r>
      <w:r w:rsidR="008E79B7">
        <w:t>BMI</w:t>
      </w:r>
      <w:r w:rsidR="0024440E">
        <w:t xml:space="preserve"> were recorded at the participant’s </w:t>
      </w:r>
      <w:r w:rsidR="00DD7D46">
        <w:t xml:space="preserve">clinic </w:t>
      </w:r>
      <w:r w:rsidR="00F47CC8">
        <w:t>v</w:t>
      </w:r>
      <w:r w:rsidR="0024440E">
        <w:t>isit</w:t>
      </w:r>
      <w:r w:rsidR="00DD7D46">
        <w:t xml:space="preserve">. </w:t>
      </w:r>
    </w:p>
    <w:p w14:paraId="4C91DEDE" w14:textId="131FD6C6" w:rsidR="004F44BA" w:rsidRPr="00132743" w:rsidRDefault="004F44BA" w:rsidP="006E6A1E">
      <w:pPr>
        <w:spacing w:line="360" w:lineRule="auto"/>
        <w:rPr>
          <w:b/>
        </w:rPr>
      </w:pPr>
      <w:r w:rsidRPr="00132743">
        <w:rPr>
          <w:b/>
        </w:rPr>
        <w:t>Statistical methods</w:t>
      </w:r>
    </w:p>
    <w:p w14:paraId="300E4EF8" w14:textId="0A8944DF" w:rsidR="00605998" w:rsidRDefault="006E6A1E" w:rsidP="006E6A1E">
      <w:pPr>
        <w:spacing w:line="360" w:lineRule="auto"/>
      </w:pPr>
      <w:r>
        <w:t>Using</w:t>
      </w:r>
      <w:r w:rsidR="00E54277">
        <w:t xml:space="preserve"> </w:t>
      </w:r>
      <w:r w:rsidR="00FC5BFB">
        <w:t xml:space="preserve">these </w:t>
      </w:r>
      <w:r>
        <w:t>data from the HCS,</w:t>
      </w:r>
      <w:r w:rsidR="00AD7985">
        <w:t xml:space="preserve"> </w:t>
      </w:r>
      <w:r w:rsidR="008F1B94" w:rsidRPr="008F1B94">
        <w:t>linear regression</w:t>
      </w:r>
      <w:r w:rsidR="00350E49">
        <w:t xml:space="preserve"> models were </w:t>
      </w:r>
      <w:r w:rsidR="00BB0C01">
        <w:t>run</w:t>
      </w:r>
      <w:r w:rsidR="008F1B94" w:rsidRPr="008F1B94">
        <w:t xml:space="preserve"> to examine the relationship between </w:t>
      </w:r>
      <w:r w:rsidR="00133B2B">
        <w:t xml:space="preserve">type of infant </w:t>
      </w:r>
      <w:r w:rsidR="00501A95">
        <w:t xml:space="preserve">milk </w:t>
      </w:r>
      <w:r w:rsidR="00133B2B">
        <w:t xml:space="preserve">feeding and </w:t>
      </w:r>
      <w:r w:rsidR="00F13AF0">
        <w:t>lumbar spine</w:t>
      </w:r>
      <w:r w:rsidR="008F1B94" w:rsidRPr="008F1B94">
        <w:t xml:space="preserve"> and femoral </w:t>
      </w:r>
      <w:r w:rsidR="00F13AF0">
        <w:t xml:space="preserve">neck </w:t>
      </w:r>
      <w:r w:rsidR="00133B2B">
        <w:t>BMC and BMD</w:t>
      </w:r>
      <w:r w:rsidR="00BB0C01">
        <w:t>.</w:t>
      </w:r>
      <w:r w:rsidR="00350E49">
        <w:t xml:space="preserve"> </w:t>
      </w:r>
      <w:r w:rsidR="00BD674B" w:rsidRPr="00BD674B">
        <w:t xml:space="preserve">For the purposes of this study, the three-category infant feeding variable (breastfed, </w:t>
      </w:r>
      <w:r w:rsidR="00BD674B" w:rsidRPr="00BD674B">
        <w:lastRenderedPageBreak/>
        <w:t xml:space="preserve">breast and bottle fed, or bottle fed) was collapsed into a two-category, binary variable: </w:t>
      </w:r>
      <w:r w:rsidR="00501A95">
        <w:t>breastmilk fed</w:t>
      </w:r>
      <w:r w:rsidR="00BD674B" w:rsidRPr="00BD674B">
        <w:t xml:space="preserve"> or any other infant milk feeding combination, including breast and bottle fed or exclusively </w:t>
      </w:r>
      <w:r w:rsidR="00501A95">
        <w:t>bottle fed any amount of breast</w:t>
      </w:r>
      <w:r w:rsidR="00BD674B" w:rsidRPr="00BD674B">
        <w:t xml:space="preserve">milk substitute. </w:t>
      </w:r>
      <w:r w:rsidR="004F44BA" w:rsidRPr="004F44BA">
        <w:t>A sex-standardized z-score measure of conditional weight gain in infancy was created using birth weight and weight at one year, and this weight gain measure was included in models as a potential confounder.</w:t>
      </w:r>
      <w:r w:rsidR="004F44BA">
        <w:t xml:space="preserve"> </w:t>
      </w:r>
    </w:p>
    <w:p w14:paraId="117E0CD7" w14:textId="53D9F166" w:rsidR="00BB0C01" w:rsidRDefault="00501A95" w:rsidP="006E6A1E">
      <w:pPr>
        <w:spacing w:line="360" w:lineRule="auto"/>
      </w:pPr>
      <w:r>
        <w:t>Models</w:t>
      </w:r>
      <w:r w:rsidR="00020432">
        <w:t xml:space="preserve"> </w:t>
      </w:r>
      <w:r>
        <w:t>adjusted</w:t>
      </w:r>
      <w:r w:rsidR="00BB0C01">
        <w:t xml:space="preserve"> </w:t>
      </w:r>
      <w:r w:rsidR="000D1AAD">
        <w:t xml:space="preserve">for sex, age at </w:t>
      </w:r>
      <w:r w:rsidR="0035473A">
        <w:t xml:space="preserve">DXA </w:t>
      </w:r>
      <w:r w:rsidR="000D1AAD">
        <w:t xml:space="preserve">clinic visit, </w:t>
      </w:r>
      <w:r w:rsidR="005977BD">
        <w:t xml:space="preserve">adult height, </w:t>
      </w:r>
      <w:r w:rsidR="000D1AAD">
        <w:t xml:space="preserve">adult </w:t>
      </w:r>
      <w:r w:rsidR="00020432">
        <w:t>BMI</w:t>
      </w:r>
      <w:r w:rsidR="000D1AAD">
        <w:t xml:space="preserve">, weight gain in infancy, </w:t>
      </w:r>
      <w:r w:rsidR="00093DF9" w:rsidRPr="00093DF9">
        <w:t>smoking behaviour, alcohol consumption</w:t>
      </w:r>
      <w:r w:rsidR="003E4096">
        <w:t xml:space="preserve"> (in sex-specific recommended units per week)</w:t>
      </w:r>
      <w:r w:rsidR="00093DF9" w:rsidRPr="00093DF9">
        <w:t>, prudent diet score</w:t>
      </w:r>
      <w:r w:rsidR="00020432">
        <w:t xml:space="preserve">, </w:t>
      </w:r>
      <w:r w:rsidR="00093DF9" w:rsidRPr="00093DF9">
        <w:t>physical activity score,</w:t>
      </w:r>
      <w:r w:rsidR="0069213C">
        <w:t xml:space="preserve"> and</w:t>
      </w:r>
      <w:r w:rsidR="00093DF9" w:rsidRPr="00093DF9">
        <w:t xml:space="preserve"> dietary calcium</w:t>
      </w:r>
      <w:r w:rsidR="00F026C8">
        <w:t xml:space="preserve">. Inclusion of these confounders was </w:t>
      </w:r>
      <w:r w:rsidR="0069213C">
        <w:t>based on a review of literature regarding the biolog</w:t>
      </w:r>
      <w:r w:rsidR="00BC4C9A">
        <w:t xml:space="preserve">ical indicators of bone health. </w:t>
      </w:r>
      <w:r w:rsidR="00160F7A">
        <w:t>The</w:t>
      </w:r>
      <w:r w:rsidR="00160F7A" w:rsidRPr="00160F7A">
        <w:t xml:space="preserve"> sample was</w:t>
      </w:r>
      <w:r w:rsidR="00160F7A">
        <w:t xml:space="preserve"> stratified</w:t>
      </w:r>
      <w:r w:rsidR="00160F7A" w:rsidRPr="00160F7A">
        <w:t xml:space="preserve"> by sex</w:t>
      </w:r>
      <w:r w:rsidR="00C0249C">
        <w:t xml:space="preserve"> </w:t>
      </w:r>
      <w:r w:rsidR="00160F7A">
        <w:t xml:space="preserve">after </w:t>
      </w:r>
      <w:r w:rsidR="00C0249C">
        <w:t xml:space="preserve">significant results of t-tests examining </w:t>
      </w:r>
      <w:r w:rsidR="00C0249C" w:rsidRPr="00C0249C">
        <w:t xml:space="preserve">bone outcomes by sex </w:t>
      </w:r>
      <w:r w:rsidR="00C0249C">
        <w:t>and a</w:t>
      </w:r>
      <w:r w:rsidR="00C0249C" w:rsidRPr="00C0249C">
        <w:t xml:space="preserve"> large effect size</w:t>
      </w:r>
      <w:r w:rsidR="00160F7A">
        <w:t xml:space="preserve"> of the interactions by outcome</w:t>
      </w:r>
      <w:r w:rsidR="00C0249C">
        <w:t xml:space="preserve"> </w:t>
      </w:r>
      <w:r w:rsidR="00160F7A">
        <w:t>indicated</w:t>
      </w:r>
      <w:r w:rsidR="004F44BA">
        <w:t xml:space="preserve"> effect modification by sex</w:t>
      </w:r>
      <w:r w:rsidR="00160F7A">
        <w:t>. Once the</w:t>
      </w:r>
      <w:r w:rsidR="0048069A">
        <w:t xml:space="preserve"> sample </w:t>
      </w:r>
      <w:r w:rsidR="00DA3CA0">
        <w:t xml:space="preserve">was split </w:t>
      </w:r>
      <w:r w:rsidR="0048069A">
        <w:t>by sex</w:t>
      </w:r>
      <w:r w:rsidR="00160F7A">
        <w:t>,</w:t>
      </w:r>
      <w:r w:rsidR="0048069A">
        <w:t xml:space="preserve"> the association between bone health outcomes and infant feeding</w:t>
      </w:r>
      <w:r w:rsidR="00DA3CA0">
        <w:t xml:space="preserve"> was examined</w:t>
      </w:r>
      <w:r w:rsidR="0048069A">
        <w:t xml:space="preserve"> in fully adjusted models</w:t>
      </w:r>
      <w:r w:rsidR="00172FBC">
        <w:t>, with</w:t>
      </w:r>
      <w:r w:rsidR="00172FBC" w:rsidRPr="00172FBC">
        <w:t xml:space="preserve"> the use of</w:t>
      </w:r>
      <w:r w:rsidR="00172FBC">
        <w:t xml:space="preserve"> hormone replacement therapy included for </w:t>
      </w:r>
      <w:r w:rsidR="005B661F">
        <w:t>females</w:t>
      </w:r>
      <w:r w:rsidR="0048069A">
        <w:t>.</w:t>
      </w:r>
      <w:r w:rsidR="007D4D6E">
        <w:t xml:space="preserve"> </w:t>
      </w:r>
      <w:r w:rsidR="004D33FF">
        <w:t xml:space="preserve">After stratification by sex, there were 498 participants in the male sample and 498 participants in the female sample. </w:t>
      </w:r>
      <w:r w:rsidR="00994B10">
        <w:t xml:space="preserve">Descriptive statistics are presented as mean (standard deviation) or as number counts and percentages. </w:t>
      </w:r>
      <w:r w:rsidR="007D4D6E">
        <w:t>Significance levels were set to p ≤ 0.05.</w:t>
      </w:r>
    </w:p>
    <w:p w14:paraId="32C1F2DF" w14:textId="095B7517" w:rsidR="00CC0F96" w:rsidRDefault="00AD7985" w:rsidP="006E6A1E">
      <w:pPr>
        <w:spacing w:line="360" w:lineRule="auto"/>
      </w:pPr>
      <w:r>
        <w:t>All analyses were performed using STATA 14</w:t>
      </w:r>
      <w:r w:rsidR="00594F3B">
        <w:t xml:space="preserve"> (</w:t>
      </w:r>
      <w:r w:rsidR="00994B10" w:rsidRPr="00994B10">
        <w:t>College Station, TX</w:t>
      </w:r>
      <w:r w:rsidR="00594F3B">
        <w:t>)</w:t>
      </w:r>
      <w:r>
        <w:t>.</w:t>
      </w:r>
    </w:p>
    <w:p w14:paraId="39BB49E7" w14:textId="77777777" w:rsidR="00B7039F" w:rsidRPr="00B7039F" w:rsidRDefault="00B7039F" w:rsidP="006E6A1E">
      <w:pPr>
        <w:spacing w:line="360" w:lineRule="auto"/>
      </w:pPr>
    </w:p>
    <w:p w14:paraId="671E6FA5" w14:textId="77777777" w:rsidR="008F1B94" w:rsidRDefault="008F1B94" w:rsidP="006E6A1E">
      <w:pPr>
        <w:spacing w:line="360" w:lineRule="auto"/>
        <w:rPr>
          <w:b/>
        </w:rPr>
      </w:pPr>
      <w:r w:rsidRPr="008F1B94">
        <w:rPr>
          <w:b/>
        </w:rPr>
        <w:t>Results</w:t>
      </w:r>
    </w:p>
    <w:p w14:paraId="15ADF29F" w14:textId="0E6AA457" w:rsidR="00F20380" w:rsidRDefault="00F20380" w:rsidP="006E6A1E">
      <w:pPr>
        <w:spacing w:line="360" w:lineRule="auto"/>
      </w:pPr>
      <w:r>
        <w:t xml:space="preserve">Descriptive statistics are detailed in Table 1 below. While the </w:t>
      </w:r>
      <w:r w:rsidR="0039651D">
        <w:t>males</w:t>
      </w:r>
      <w:r>
        <w:t xml:space="preserve"> and </w:t>
      </w:r>
      <w:r w:rsidR="0039651D">
        <w:t>females</w:t>
      </w:r>
      <w:r>
        <w:t xml:space="preserve"> in this sample had similar mean ages</w:t>
      </w:r>
      <w:r w:rsidR="006F1A46">
        <w:t xml:space="preserve"> </w:t>
      </w:r>
      <w:r w:rsidR="006F1A46" w:rsidRPr="006F1A46">
        <w:t>(</w:t>
      </w:r>
      <w:r w:rsidR="007D4D6E">
        <w:t>Male</w:t>
      </w:r>
      <w:r w:rsidR="006F1A46">
        <w:t xml:space="preserve">: </w:t>
      </w:r>
      <w:r w:rsidR="00F13AF0">
        <w:t>64.18</w:t>
      </w:r>
      <w:r w:rsidR="00886F65">
        <w:t>2</w:t>
      </w:r>
      <w:r w:rsidR="00994B10">
        <w:t xml:space="preserve"> (2.</w:t>
      </w:r>
      <w:r w:rsidR="00886F65">
        <w:t>518</w:t>
      </w:r>
      <w:r w:rsidR="00994B10">
        <w:t>)</w:t>
      </w:r>
      <w:r w:rsidR="0057793E">
        <w:t xml:space="preserve"> years</w:t>
      </w:r>
      <w:r w:rsidR="006F1A46">
        <w:t xml:space="preserve">; </w:t>
      </w:r>
      <w:r w:rsidR="007D4D6E">
        <w:t>Female</w:t>
      </w:r>
      <w:r w:rsidR="006F1A46">
        <w:t xml:space="preserve">: </w:t>
      </w:r>
      <w:r w:rsidR="00F13AF0">
        <w:t>65.6</w:t>
      </w:r>
      <w:r w:rsidR="00886F65">
        <w:t>24</w:t>
      </w:r>
      <w:r w:rsidR="0057793E">
        <w:t xml:space="preserve"> </w:t>
      </w:r>
      <w:r w:rsidR="00994B10">
        <w:t>(2.5</w:t>
      </w:r>
      <w:r w:rsidR="00886F65">
        <w:t>46</w:t>
      </w:r>
      <w:r w:rsidR="00994B10">
        <w:t xml:space="preserve">) </w:t>
      </w:r>
      <w:r w:rsidR="0057793E">
        <w:t>years</w:t>
      </w:r>
      <w:r w:rsidR="00177F02">
        <w:t>)</w:t>
      </w:r>
      <w:r>
        <w:t xml:space="preserve">, and did not differ substantially </w:t>
      </w:r>
      <w:r w:rsidR="00685752">
        <w:t xml:space="preserve">in their </w:t>
      </w:r>
      <w:r>
        <w:t>infant feeding</w:t>
      </w:r>
      <w:r w:rsidR="00F134B7">
        <w:t xml:space="preserve"> experience</w:t>
      </w:r>
      <w:r>
        <w:t xml:space="preserve">, </w:t>
      </w:r>
      <w:r w:rsidR="0039651D">
        <w:t>males</w:t>
      </w:r>
      <w:r>
        <w:t xml:space="preserve"> had hi</w:t>
      </w:r>
      <w:r w:rsidR="00F134B7">
        <w:t>gher weights at one year of age</w:t>
      </w:r>
      <w:r>
        <w:t xml:space="preserve"> </w:t>
      </w:r>
      <w:r w:rsidR="00F134B7">
        <w:t>(</w:t>
      </w:r>
      <w:r w:rsidR="007D4D6E">
        <w:t>Male</w:t>
      </w:r>
      <w:r w:rsidR="00F134B7">
        <w:t xml:space="preserve">: </w:t>
      </w:r>
      <w:r w:rsidR="00886F65">
        <w:t>10.188</w:t>
      </w:r>
      <w:r w:rsidR="00994B10">
        <w:t xml:space="preserve"> (</w:t>
      </w:r>
      <w:r w:rsidR="00886F65">
        <w:t>1.108</w:t>
      </w:r>
      <w:r w:rsidR="00994B10">
        <w:t xml:space="preserve">) </w:t>
      </w:r>
      <w:r w:rsidR="008C1307">
        <w:t>kg</w:t>
      </w:r>
      <w:r w:rsidR="00F134B7">
        <w:t xml:space="preserve">; </w:t>
      </w:r>
      <w:r w:rsidR="007D4D6E">
        <w:t>Female</w:t>
      </w:r>
      <w:r w:rsidR="00F134B7">
        <w:t xml:space="preserve">: </w:t>
      </w:r>
      <w:r w:rsidR="00676345">
        <w:t>9.</w:t>
      </w:r>
      <w:r w:rsidR="00886F65">
        <w:t>727</w:t>
      </w:r>
      <w:r w:rsidR="00994B10">
        <w:t xml:space="preserve"> (</w:t>
      </w:r>
      <w:r w:rsidR="00676345">
        <w:t>1.</w:t>
      </w:r>
      <w:r w:rsidR="00886F65">
        <w:t>038</w:t>
      </w:r>
      <w:r w:rsidR="00994B10">
        <w:t xml:space="preserve">) </w:t>
      </w:r>
      <w:r w:rsidR="008C1307">
        <w:t>kg</w:t>
      </w:r>
      <w:r w:rsidR="00F134B7">
        <w:t xml:space="preserve">) </w:t>
      </w:r>
      <w:r>
        <w:t xml:space="preserve">and </w:t>
      </w:r>
      <w:r w:rsidR="00685752">
        <w:t>poorer</w:t>
      </w:r>
      <w:r w:rsidR="00DA3CA0">
        <w:t xml:space="preserve"> adult</w:t>
      </w:r>
      <w:r w:rsidR="00685752">
        <w:t xml:space="preserve"> diets (</w:t>
      </w:r>
      <w:r w:rsidR="007D4D6E">
        <w:t>Male</w:t>
      </w:r>
      <w:r w:rsidR="00F134B7">
        <w:t>: -0.37</w:t>
      </w:r>
      <w:r w:rsidR="00886F65">
        <w:t>0</w:t>
      </w:r>
      <w:r w:rsidR="00994B10">
        <w:t xml:space="preserve"> (1.24</w:t>
      </w:r>
      <w:r w:rsidR="00886F65">
        <w:t>5</w:t>
      </w:r>
      <w:r w:rsidR="00994B10">
        <w:t>)</w:t>
      </w:r>
      <w:r w:rsidR="00F134B7">
        <w:t xml:space="preserve">; </w:t>
      </w:r>
      <w:r w:rsidR="007D4D6E">
        <w:t>Female</w:t>
      </w:r>
      <w:r w:rsidR="00F134B7">
        <w:t>: 0.4</w:t>
      </w:r>
      <w:r w:rsidR="00886F65">
        <w:t>02</w:t>
      </w:r>
      <w:r w:rsidR="00994B10">
        <w:t xml:space="preserve"> (1.1</w:t>
      </w:r>
      <w:r w:rsidR="00886F65">
        <w:t>40</w:t>
      </w:r>
      <w:r w:rsidR="00994B10">
        <w:t>)</w:t>
      </w:r>
      <w:r w:rsidR="00F134B7">
        <w:t>) than</w:t>
      </w:r>
      <w:r w:rsidR="0039651D">
        <w:t xml:space="preserve"> females</w:t>
      </w:r>
      <w:r w:rsidR="00F134B7">
        <w:t xml:space="preserve">. Additionally, </w:t>
      </w:r>
      <w:r>
        <w:t xml:space="preserve">more </w:t>
      </w:r>
      <w:r w:rsidR="0039651D">
        <w:t>males</w:t>
      </w:r>
      <w:r>
        <w:t xml:space="preserve"> reported smoking </w:t>
      </w:r>
      <w:r w:rsidR="006E2309" w:rsidRPr="006E2309">
        <w:t>(</w:t>
      </w:r>
      <w:r w:rsidR="007D4D6E">
        <w:t>Male</w:t>
      </w:r>
      <w:r w:rsidR="006E2309" w:rsidRPr="006E2309">
        <w:t xml:space="preserve">: </w:t>
      </w:r>
      <w:r w:rsidR="00F13AF0">
        <w:t>66.47</w:t>
      </w:r>
      <w:r w:rsidR="006E2309">
        <w:t>%</w:t>
      </w:r>
      <w:r w:rsidR="006E2309" w:rsidRPr="006E2309">
        <w:t xml:space="preserve">; </w:t>
      </w:r>
      <w:r w:rsidR="007D4D6E">
        <w:t>Female</w:t>
      </w:r>
      <w:r w:rsidR="006E2309" w:rsidRPr="006E2309">
        <w:t xml:space="preserve">: </w:t>
      </w:r>
      <w:r w:rsidR="00F13AF0">
        <w:t>37.95</w:t>
      </w:r>
      <w:r w:rsidR="006E2309">
        <w:t>%</w:t>
      </w:r>
      <w:r w:rsidR="006E2309" w:rsidRPr="006E2309">
        <w:t xml:space="preserve">) </w:t>
      </w:r>
      <w:r>
        <w:t>and consuming more than the recommended units of alcohol per week</w:t>
      </w:r>
      <w:r w:rsidR="006E2309">
        <w:t xml:space="preserve"> (</w:t>
      </w:r>
      <w:r w:rsidR="007D4D6E">
        <w:t>Male</w:t>
      </w:r>
      <w:r w:rsidR="006E2309">
        <w:t xml:space="preserve">: </w:t>
      </w:r>
      <w:r w:rsidR="00F13AF0">
        <w:t>24.70</w:t>
      </w:r>
      <w:r w:rsidR="006E2309">
        <w:t xml:space="preserve">%; </w:t>
      </w:r>
      <w:r w:rsidR="007D4D6E">
        <w:t>Female</w:t>
      </w:r>
      <w:r w:rsidR="006E2309">
        <w:t xml:space="preserve">: </w:t>
      </w:r>
      <w:r w:rsidR="00F13AF0">
        <w:t>2.41</w:t>
      </w:r>
      <w:r w:rsidR="006E2309">
        <w:t>%)</w:t>
      </w:r>
      <w:r>
        <w:t xml:space="preserve"> than </w:t>
      </w:r>
      <w:r w:rsidR="0039651D">
        <w:t>females</w:t>
      </w:r>
      <w:r>
        <w:t xml:space="preserve"> in this sample</w:t>
      </w:r>
      <w:r w:rsidR="00594F3B">
        <w:t xml:space="preserve"> at the time of DXA measurement</w:t>
      </w:r>
      <w:r>
        <w:t>.</w:t>
      </w:r>
    </w:p>
    <w:p w14:paraId="4D4183E5" w14:textId="591AD13F" w:rsidR="002A6393" w:rsidRPr="00EC6683" w:rsidRDefault="00B17E9C" w:rsidP="006E6A1E">
      <w:pPr>
        <w:spacing w:line="360" w:lineRule="auto"/>
        <w:rPr>
          <w:b/>
        </w:rPr>
      </w:pPr>
      <w:r w:rsidRPr="00EC6683">
        <w:rPr>
          <w:b/>
        </w:rPr>
        <w:t>Table 1 Descriptiv</w:t>
      </w:r>
      <w:r w:rsidR="002D6C8F">
        <w:rPr>
          <w:b/>
        </w:rPr>
        <w:t>e s</w:t>
      </w:r>
      <w:r w:rsidR="002A6393" w:rsidRPr="002A6393">
        <w:rPr>
          <w:b/>
        </w:rPr>
        <w:t>tatistics</w:t>
      </w:r>
      <w:r w:rsidR="00416A76">
        <w:rPr>
          <w:b/>
        </w:rPr>
        <w:t xml:space="preserve"> for HCS participants with DXA measurements from 1998-2004</w:t>
      </w:r>
    </w:p>
    <w:tbl>
      <w:tblPr>
        <w:tblStyle w:val="LightShading"/>
        <w:tblW w:w="0" w:type="auto"/>
        <w:tblLook w:val="06A0" w:firstRow="1" w:lastRow="0" w:firstColumn="1" w:lastColumn="0" w:noHBand="1" w:noVBand="1"/>
      </w:tblPr>
      <w:tblGrid>
        <w:gridCol w:w="2924"/>
        <w:gridCol w:w="1053"/>
        <w:gridCol w:w="1053"/>
        <w:gridCol w:w="1053"/>
        <w:gridCol w:w="1053"/>
        <w:gridCol w:w="1053"/>
        <w:gridCol w:w="1053"/>
      </w:tblGrid>
      <w:tr w:rsidR="002A6393" w:rsidRPr="002A6393" w14:paraId="1D956157" w14:textId="77777777" w:rsidTr="008E6F40">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0" w:type="auto"/>
            <w:hideMark/>
          </w:tcPr>
          <w:p w14:paraId="656DC2A1" w14:textId="77777777" w:rsidR="002A6393" w:rsidRPr="002A6393" w:rsidRDefault="002A6393" w:rsidP="002A6393">
            <w:pPr>
              <w:rPr>
                <w:rFonts w:ascii="Arial" w:eastAsia="Times New Roman" w:hAnsi="Arial" w:cs="Arial"/>
                <w:lang w:eastAsia="en-GB"/>
              </w:rPr>
            </w:pPr>
          </w:p>
        </w:tc>
        <w:tc>
          <w:tcPr>
            <w:tcW w:w="0" w:type="auto"/>
            <w:gridSpan w:val="2"/>
            <w:hideMark/>
          </w:tcPr>
          <w:p w14:paraId="3ED07D8B" w14:textId="77777777" w:rsidR="002A6393" w:rsidRPr="002A6393" w:rsidRDefault="002A6393" w:rsidP="002A6393">
            <w:pPr>
              <w:jc w:val="center"/>
              <w:textAlignment w:val="bottom"/>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themeColor="text1"/>
                <w:kern w:val="24"/>
                <w:lang w:eastAsia="en-GB"/>
              </w:rPr>
              <w:t xml:space="preserve">Total </w:t>
            </w:r>
          </w:p>
          <w:p w14:paraId="5F6D1C47" w14:textId="77777777" w:rsidR="002A6393" w:rsidRPr="002A6393" w:rsidRDefault="002A6393" w:rsidP="002A6393">
            <w:pPr>
              <w:jc w:val="center"/>
              <w:textAlignment w:val="bottom"/>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themeColor="text1"/>
                <w:kern w:val="24"/>
                <w:lang w:eastAsia="en-GB"/>
              </w:rPr>
              <w:t>(max n=996)</w:t>
            </w:r>
          </w:p>
        </w:tc>
        <w:tc>
          <w:tcPr>
            <w:tcW w:w="0" w:type="auto"/>
            <w:gridSpan w:val="2"/>
            <w:hideMark/>
          </w:tcPr>
          <w:p w14:paraId="77E2C760" w14:textId="7EAE030C" w:rsidR="002A6393" w:rsidRPr="002A6393" w:rsidRDefault="002A6393" w:rsidP="002A6393">
            <w:pPr>
              <w:jc w:val="center"/>
              <w:textAlignment w:val="bottom"/>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themeColor="text1"/>
                <w:kern w:val="24"/>
                <w:lang w:eastAsia="en-GB"/>
              </w:rPr>
              <w:t>Male</w:t>
            </w:r>
            <w:r w:rsidR="00C51726">
              <w:rPr>
                <w:rFonts w:ascii="Calibri" w:eastAsia="Times New Roman" w:hAnsi="Calibri" w:cs="Arial"/>
                <w:color w:val="000000" w:themeColor="text1"/>
                <w:kern w:val="24"/>
                <w:lang w:eastAsia="en-GB"/>
              </w:rPr>
              <w:t>s</w:t>
            </w:r>
          </w:p>
          <w:p w14:paraId="5207AA2E" w14:textId="77777777" w:rsidR="002A6393" w:rsidRPr="002A6393" w:rsidRDefault="002A6393" w:rsidP="002A6393">
            <w:pPr>
              <w:jc w:val="center"/>
              <w:textAlignment w:val="bottom"/>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themeColor="text1"/>
                <w:kern w:val="24"/>
                <w:lang w:eastAsia="en-GB"/>
              </w:rPr>
              <w:t xml:space="preserve"> (max n = 498)</w:t>
            </w:r>
          </w:p>
        </w:tc>
        <w:tc>
          <w:tcPr>
            <w:tcW w:w="0" w:type="auto"/>
            <w:gridSpan w:val="2"/>
            <w:hideMark/>
          </w:tcPr>
          <w:p w14:paraId="0B188DBE" w14:textId="4B435846" w:rsidR="002A6393" w:rsidRPr="002A6393" w:rsidRDefault="002A6393" w:rsidP="002A6393">
            <w:pPr>
              <w:jc w:val="center"/>
              <w:textAlignment w:val="bottom"/>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themeColor="text1"/>
                <w:kern w:val="24"/>
                <w:lang w:eastAsia="en-GB"/>
              </w:rPr>
              <w:t>Female</w:t>
            </w:r>
            <w:r w:rsidR="00C51726">
              <w:rPr>
                <w:rFonts w:ascii="Calibri" w:eastAsia="Times New Roman" w:hAnsi="Calibri" w:cs="Arial"/>
                <w:color w:val="000000" w:themeColor="text1"/>
                <w:kern w:val="24"/>
                <w:lang w:eastAsia="en-GB"/>
              </w:rPr>
              <w:t>s</w:t>
            </w:r>
          </w:p>
          <w:p w14:paraId="48025C22" w14:textId="77777777" w:rsidR="002A6393" w:rsidRPr="002A6393" w:rsidRDefault="002A6393" w:rsidP="002A6393">
            <w:pPr>
              <w:jc w:val="center"/>
              <w:textAlignment w:val="bottom"/>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themeColor="text1"/>
                <w:kern w:val="24"/>
                <w:lang w:eastAsia="en-GB"/>
              </w:rPr>
              <w:t>(max n = 498)</w:t>
            </w:r>
          </w:p>
        </w:tc>
      </w:tr>
      <w:tr w:rsidR="002A6393" w:rsidRPr="002A6393" w14:paraId="3DBB0CC0" w14:textId="77777777" w:rsidTr="008E6F40">
        <w:trPr>
          <w:trHeight w:val="385"/>
        </w:trPr>
        <w:tc>
          <w:tcPr>
            <w:cnfStyle w:val="001000000000" w:firstRow="0" w:lastRow="0" w:firstColumn="1" w:lastColumn="0" w:oddVBand="0" w:evenVBand="0" w:oddHBand="0" w:evenHBand="0" w:firstRowFirstColumn="0" w:firstRowLastColumn="0" w:lastRowFirstColumn="0" w:lastRowLastColumn="0"/>
            <w:tcW w:w="0" w:type="auto"/>
            <w:hideMark/>
          </w:tcPr>
          <w:p w14:paraId="06C40A0B" w14:textId="77777777" w:rsidR="002A6393" w:rsidRPr="002A6393" w:rsidRDefault="002A6393" w:rsidP="002A6393">
            <w:pPr>
              <w:rPr>
                <w:rFonts w:ascii="Arial" w:eastAsia="Times New Roman" w:hAnsi="Arial" w:cs="Arial"/>
                <w:lang w:eastAsia="en-GB"/>
              </w:rPr>
            </w:pPr>
          </w:p>
        </w:tc>
        <w:tc>
          <w:tcPr>
            <w:tcW w:w="0" w:type="auto"/>
            <w:hideMark/>
          </w:tcPr>
          <w:p w14:paraId="29C20DC2"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eastAsia="en-GB"/>
              </w:rPr>
            </w:pPr>
            <w:r w:rsidRPr="002A6393">
              <w:rPr>
                <w:rFonts w:ascii="Calibri" w:eastAsia="Times New Roman" w:hAnsi="Calibri" w:cs="Arial"/>
                <w:b/>
                <w:color w:val="000000" w:themeColor="text1"/>
                <w:kern w:val="24"/>
                <w:lang w:eastAsia="en-GB"/>
              </w:rPr>
              <w:t>Mean</w:t>
            </w:r>
          </w:p>
        </w:tc>
        <w:tc>
          <w:tcPr>
            <w:tcW w:w="0" w:type="auto"/>
            <w:hideMark/>
          </w:tcPr>
          <w:p w14:paraId="14968314"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eastAsia="en-GB"/>
              </w:rPr>
            </w:pPr>
            <w:r w:rsidRPr="002A6393">
              <w:rPr>
                <w:rFonts w:ascii="Calibri" w:eastAsia="Times New Roman" w:hAnsi="Calibri" w:cs="Arial"/>
                <w:b/>
                <w:color w:val="000000" w:themeColor="text1"/>
                <w:kern w:val="24"/>
                <w:lang w:eastAsia="en-GB"/>
              </w:rPr>
              <w:t>SD</w:t>
            </w:r>
          </w:p>
        </w:tc>
        <w:tc>
          <w:tcPr>
            <w:tcW w:w="0" w:type="auto"/>
            <w:hideMark/>
          </w:tcPr>
          <w:p w14:paraId="6D2F4132"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eastAsia="en-GB"/>
              </w:rPr>
            </w:pPr>
            <w:r w:rsidRPr="002A6393">
              <w:rPr>
                <w:rFonts w:ascii="Calibri" w:eastAsia="Times New Roman" w:hAnsi="Calibri" w:cs="Arial"/>
                <w:b/>
                <w:color w:val="000000" w:themeColor="text1"/>
                <w:kern w:val="24"/>
                <w:lang w:eastAsia="en-GB"/>
              </w:rPr>
              <w:t>Mean</w:t>
            </w:r>
          </w:p>
        </w:tc>
        <w:tc>
          <w:tcPr>
            <w:tcW w:w="0" w:type="auto"/>
            <w:hideMark/>
          </w:tcPr>
          <w:p w14:paraId="48E51E70"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eastAsia="en-GB"/>
              </w:rPr>
            </w:pPr>
            <w:r w:rsidRPr="002A6393">
              <w:rPr>
                <w:rFonts w:ascii="Calibri" w:eastAsia="Times New Roman" w:hAnsi="Calibri" w:cs="Arial"/>
                <w:b/>
                <w:color w:val="000000" w:themeColor="text1"/>
                <w:kern w:val="24"/>
                <w:lang w:eastAsia="en-GB"/>
              </w:rPr>
              <w:t>SD</w:t>
            </w:r>
          </w:p>
        </w:tc>
        <w:tc>
          <w:tcPr>
            <w:tcW w:w="0" w:type="auto"/>
            <w:hideMark/>
          </w:tcPr>
          <w:p w14:paraId="18CD9185"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eastAsia="en-GB"/>
              </w:rPr>
            </w:pPr>
            <w:r w:rsidRPr="002A6393">
              <w:rPr>
                <w:rFonts w:ascii="Calibri" w:eastAsia="Times New Roman" w:hAnsi="Calibri" w:cs="Arial"/>
                <w:b/>
                <w:color w:val="000000" w:themeColor="text1"/>
                <w:kern w:val="24"/>
                <w:lang w:eastAsia="en-GB"/>
              </w:rPr>
              <w:t>Mean</w:t>
            </w:r>
          </w:p>
        </w:tc>
        <w:tc>
          <w:tcPr>
            <w:tcW w:w="0" w:type="auto"/>
            <w:hideMark/>
          </w:tcPr>
          <w:p w14:paraId="21546533"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eastAsia="en-GB"/>
              </w:rPr>
            </w:pPr>
            <w:r w:rsidRPr="002A6393">
              <w:rPr>
                <w:rFonts w:ascii="Calibri" w:eastAsia="Times New Roman" w:hAnsi="Calibri" w:cs="Arial"/>
                <w:b/>
                <w:color w:val="000000" w:themeColor="text1"/>
                <w:kern w:val="24"/>
                <w:lang w:eastAsia="en-GB"/>
              </w:rPr>
              <w:t>SD</w:t>
            </w:r>
          </w:p>
        </w:tc>
      </w:tr>
      <w:tr w:rsidR="002A6393" w:rsidRPr="002A6393" w14:paraId="12C227F3" w14:textId="77777777" w:rsidTr="008E6F40">
        <w:trPr>
          <w:trHeight w:val="297"/>
        </w:trPr>
        <w:tc>
          <w:tcPr>
            <w:cnfStyle w:val="001000000000" w:firstRow="0" w:lastRow="0" w:firstColumn="1" w:lastColumn="0" w:oddVBand="0" w:evenVBand="0" w:oddHBand="0" w:evenHBand="0" w:firstRowFirstColumn="0" w:firstRowLastColumn="0" w:lastRowFirstColumn="0" w:lastRowLastColumn="0"/>
            <w:tcW w:w="0" w:type="auto"/>
            <w:hideMark/>
          </w:tcPr>
          <w:p w14:paraId="4BE4F692" w14:textId="490EB5E3" w:rsidR="00594F3B" w:rsidRPr="00DB3534" w:rsidRDefault="002A6393" w:rsidP="002A6393">
            <w:pPr>
              <w:textAlignment w:val="bottom"/>
              <w:rPr>
                <w:rFonts w:ascii="Calibri" w:eastAsia="Times New Roman" w:hAnsi="Calibri" w:cs="Arial"/>
                <w:color w:val="000000" w:themeColor="text1"/>
                <w:kern w:val="24"/>
                <w:lang w:eastAsia="en-GB"/>
              </w:rPr>
            </w:pPr>
            <w:r w:rsidRPr="002A6393">
              <w:rPr>
                <w:rFonts w:ascii="Calibri" w:eastAsia="Times New Roman" w:hAnsi="Calibri" w:cs="Arial"/>
                <w:color w:val="000000" w:themeColor="text1"/>
                <w:kern w:val="24"/>
                <w:lang w:eastAsia="en-GB"/>
              </w:rPr>
              <w:t>Age</w:t>
            </w:r>
            <w:r w:rsidR="008E6F40">
              <w:rPr>
                <w:rFonts w:ascii="Calibri" w:eastAsia="Times New Roman" w:hAnsi="Calibri" w:cs="Arial"/>
                <w:color w:val="000000" w:themeColor="text1"/>
                <w:kern w:val="24"/>
                <w:lang w:eastAsia="en-GB"/>
              </w:rPr>
              <w:t xml:space="preserve"> at clinic</w:t>
            </w:r>
            <w:r w:rsidR="00DC349F">
              <w:rPr>
                <w:rFonts w:ascii="Calibri" w:eastAsia="Times New Roman" w:hAnsi="Calibri" w:cs="Arial"/>
                <w:color w:val="000000" w:themeColor="text1"/>
                <w:kern w:val="24"/>
                <w:lang w:eastAsia="en-GB"/>
              </w:rPr>
              <w:t xml:space="preserve"> (years)</w:t>
            </w:r>
          </w:p>
        </w:tc>
        <w:tc>
          <w:tcPr>
            <w:tcW w:w="0" w:type="auto"/>
            <w:hideMark/>
          </w:tcPr>
          <w:p w14:paraId="7D114E7B" w14:textId="0970D643" w:rsidR="002A6393" w:rsidRPr="00DB3534" w:rsidRDefault="002A6393" w:rsidP="00DB3534">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64.9</w:t>
            </w:r>
            <w:r w:rsidR="007D4D6E">
              <w:rPr>
                <w:rFonts w:ascii="Calibri" w:eastAsia="Times New Roman" w:hAnsi="Calibri" w:cs="Arial"/>
                <w:color w:val="000000"/>
                <w:kern w:val="24"/>
                <w:lang w:eastAsia="en-GB"/>
              </w:rPr>
              <w:t>0</w:t>
            </w:r>
            <w:r w:rsidR="00172FBC">
              <w:rPr>
                <w:rFonts w:ascii="Calibri" w:eastAsia="Times New Roman" w:hAnsi="Calibri" w:cs="Arial"/>
                <w:color w:val="000000"/>
                <w:kern w:val="24"/>
                <w:lang w:eastAsia="en-GB"/>
              </w:rPr>
              <w:t>3</w:t>
            </w:r>
          </w:p>
        </w:tc>
        <w:tc>
          <w:tcPr>
            <w:tcW w:w="0" w:type="auto"/>
            <w:hideMark/>
          </w:tcPr>
          <w:p w14:paraId="691E9A53" w14:textId="48D86C15" w:rsidR="002A6393" w:rsidRPr="00DB3534" w:rsidRDefault="002A6393" w:rsidP="00DB3534">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2.63</w:t>
            </w:r>
            <w:r w:rsidR="00172FBC">
              <w:rPr>
                <w:rFonts w:ascii="Calibri" w:eastAsia="Times New Roman" w:hAnsi="Calibri" w:cs="Arial"/>
                <w:color w:val="000000"/>
                <w:kern w:val="24"/>
                <w:lang w:eastAsia="en-GB"/>
              </w:rPr>
              <w:t>1</w:t>
            </w:r>
          </w:p>
        </w:tc>
        <w:tc>
          <w:tcPr>
            <w:tcW w:w="0" w:type="auto"/>
            <w:hideMark/>
          </w:tcPr>
          <w:p w14:paraId="4AB01FF7" w14:textId="74031DF1"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64.18</w:t>
            </w:r>
            <w:r w:rsidR="00803149">
              <w:rPr>
                <w:rFonts w:ascii="Calibri" w:eastAsia="Times New Roman" w:hAnsi="Calibri" w:cs="Arial"/>
                <w:color w:val="000000"/>
                <w:kern w:val="24"/>
                <w:lang w:eastAsia="en-GB"/>
              </w:rPr>
              <w:t>2</w:t>
            </w:r>
          </w:p>
        </w:tc>
        <w:tc>
          <w:tcPr>
            <w:tcW w:w="0" w:type="auto"/>
            <w:hideMark/>
          </w:tcPr>
          <w:p w14:paraId="61C71840" w14:textId="2C2F5F2B"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2.5</w:t>
            </w:r>
            <w:r w:rsidR="00803149">
              <w:rPr>
                <w:rFonts w:ascii="Calibri" w:eastAsia="Times New Roman" w:hAnsi="Calibri" w:cs="Arial"/>
                <w:color w:val="000000"/>
                <w:kern w:val="24"/>
                <w:lang w:eastAsia="en-GB"/>
              </w:rPr>
              <w:t>18</w:t>
            </w:r>
          </w:p>
        </w:tc>
        <w:tc>
          <w:tcPr>
            <w:tcW w:w="0" w:type="auto"/>
            <w:hideMark/>
          </w:tcPr>
          <w:p w14:paraId="2DFA4111" w14:textId="3062CBFD" w:rsidR="002A6393" w:rsidRPr="002A6393" w:rsidRDefault="007E60E6"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Pr>
                <w:rFonts w:ascii="Calibri" w:eastAsia="Times New Roman" w:hAnsi="Calibri" w:cs="Arial"/>
                <w:color w:val="000000"/>
                <w:kern w:val="24"/>
                <w:lang w:eastAsia="en-GB"/>
              </w:rPr>
              <w:t>65.</w:t>
            </w:r>
            <w:r w:rsidR="00803149">
              <w:rPr>
                <w:rFonts w:ascii="Calibri" w:eastAsia="Times New Roman" w:hAnsi="Calibri" w:cs="Arial"/>
                <w:color w:val="000000"/>
                <w:kern w:val="24"/>
                <w:lang w:eastAsia="en-GB"/>
              </w:rPr>
              <w:t>624</w:t>
            </w:r>
          </w:p>
        </w:tc>
        <w:tc>
          <w:tcPr>
            <w:tcW w:w="0" w:type="auto"/>
            <w:hideMark/>
          </w:tcPr>
          <w:p w14:paraId="749EFFA4" w14:textId="59387ACE"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2.5</w:t>
            </w:r>
            <w:r w:rsidR="00803149">
              <w:rPr>
                <w:rFonts w:ascii="Calibri" w:eastAsia="Times New Roman" w:hAnsi="Calibri" w:cs="Arial"/>
                <w:color w:val="000000"/>
                <w:kern w:val="24"/>
                <w:lang w:eastAsia="en-GB"/>
              </w:rPr>
              <w:t>46</w:t>
            </w:r>
          </w:p>
        </w:tc>
      </w:tr>
      <w:tr w:rsidR="002A6393" w:rsidRPr="002A6393" w14:paraId="0C71A116" w14:textId="77777777" w:rsidTr="008E6F40">
        <w:trPr>
          <w:trHeight w:val="277"/>
        </w:trPr>
        <w:tc>
          <w:tcPr>
            <w:cnfStyle w:val="001000000000" w:firstRow="0" w:lastRow="0" w:firstColumn="1" w:lastColumn="0" w:oddVBand="0" w:evenVBand="0" w:oddHBand="0" w:evenHBand="0" w:firstRowFirstColumn="0" w:firstRowLastColumn="0" w:lastRowFirstColumn="0" w:lastRowLastColumn="0"/>
            <w:tcW w:w="0" w:type="auto"/>
            <w:hideMark/>
          </w:tcPr>
          <w:p w14:paraId="4B6D774F" w14:textId="66CC1F21" w:rsidR="002A6393" w:rsidRPr="002A6393" w:rsidRDefault="00414BAB" w:rsidP="002A6393">
            <w:pPr>
              <w:textAlignment w:val="bottom"/>
              <w:rPr>
                <w:rFonts w:ascii="Arial" w:eastAsia="Times New Roman" w:hAnsi="Arial" w:cs="Arial"/>
                <w:lang w:eastAsia="en-GB"/>
              </w:rPr>
            </w:pPr>
            <w:r>
              <w:rPr>
                <w:rFonts w:ascii="Calibri" w:eastAsia="Times New Roman" w:hAnsi="Calibri" w:cs="Arial"/>
                <w:color w:val="000000" w:themeColor="text1"/>
                <w:kern w:val="24"/>
                <w:lang w:eastAsia="en-GB"/>
              </w:rPr>
              <w:t>Birthweight</w:t>
            </w:r>
            <w:r w:rsidR="008C1307">
              <w:rPr>
                <w:rFonts w:ascii="Calibri" w:eastAsia="Times New Roman" w:hAnsi="Calibri" w:cs="Arial"/>
                <w:color w:val="000000" w:themeColor="text1"/>
                <w:kern w:val="24"/>
                <w:lang w:eastAsia="en-GB"/>
              </w:rPr>
              <w:t xml:space="preserve"> (kg</w:t>
            </w:r>
            <w:r w:rsidR="002A6393" w:rsidRPr="002A6393">
              <w:rPr>
                <w:rFonts w:ascii="Calibri" w:eastAsia="Times New Roman" w:hAnsi="Calibri" w:cs="Arial"/>
                <w:color w:val="000000" w:themeColor="text1"/>
                <w:kern w:val="24"/>
                <w:lang w:eastAsia="en-GB"/>
              </w:rPr>
              <w:t>)</w:t>
            </w:r>
          </w:p>
        </w:tc>
        <w:tc>
          <w:tcPr>
            <w:tcW w:w="0" w:type="auto"/>
            <w:hideMark/>
          </w:tcPr>
          <w:p w14:paraId="4186FF05" w14:textId="2F0B5B05" w:rsidR="002A6393" w:rsidRPr="002A6393" w:rsidRDefault="008C1307"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Pr>
                <w:rFonts w:ascii="Calibri" w:eastAsia="Times New Roman" w:hAnsi="Calibri" w:cs="Arial"/>
                <w:color w:val="000000"/>
                <w:kern w:val="24"/>
                <w:lang w:eastAsia="en-GB"/>
              </w:rPr>
              <w:t>3.45</w:t>
            </w:r>
            <w:r w:rsidR="00172FBC">
              <w:rPr>
                <w:rFonts w:ascii="Calibri" w:eastAsia="Times New Roman" w:hAnsi="Calibri" w:cs="Arial"/>
                <w:color w:val="000000"/>
                <w:kern w:val="24"/>
                <w:lang w:eastAsia="en-GB"/>
              </w:rPr>
              <w:t>2</w:t>
            </w:r>
          </w:p>
        </w:tc>
        <w:tc>
          <w:tcPr>
            <w:tcW w:w="0" w:type="auto"/>
            <w:hideMark/>
          </w:tcPr>
          <w:p w14:paraId="72F23D2D" w14:textId="61AF9FD0" w:rsidR="002A6393" w:rsidRPr="002A6393" w:rsidRDefault="008C1307"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Pr>
                <w:rFonts w:ascii="Calibri" w:eastAsia="Times New Roman" w:hAnsi="Calibri" w:cs="Arial"/>
                <w:color w:val="000000"/>
                <w:kern w:val="24"/>
                <w:lang w:eastAsia="en-GB"/>
              </w:rPr>
              <w:t>0.54</w:t>
            </w:r>
            <w:r w:rsidR="00172FBC">
              <w:rPr>
                <w:rFonts w:ascii="Calibri" w:eastAsia="Times New Roman" w:hAnsi="Calibri" w:cs="Arial"/>
                <w:color w:val="000000"/>
                <w:kern w:val="24"/>
                <w:lang w:eastAsia="en-GB"/>
              </w:rPr>
              <w:t>4</w:t>
            </w:r>
          </w:p>
        </w:tc>
        <w:tc>
          <w:tcPr>
            <w:tcW w:w="0" w:type="auto"/>
            <w:hideMark/>
          </w:tcPr>
          <w:p w14:paraId="5221E9CC" w14:textId="61F24CB0" w:rsidR="002A6393" w:rsidRPr="002A6393" w:rsidRDefault="008C1307"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Pr>
                <w:rFonts w:ascii="Calibri" w:eastAsia="Times New Roman" w:hAnsi="Calibri" w:cs="Arial"/>
                <w:color w:val="000000"/>
                <w:kern w:val="24"/>
                <w:lang w:eastAsia="en-GB"/>
              </w:rPr>
              <w:t>3.52</w:t>
            </w:r>
            <w:r w:rsidR="00803149">
              <w:rPr>
                <w:rFonts w:ascii="Calibri" w:eastAsia="Times New Roman" w:hAnsi="Calibri" w:cs="Arial"/>
                <w:color w:val="000000"/>
                <w:kern w:val="24"/>
                <w:lang w:eastAsia="en-GB"/>
              </w:rPr>
              <w:t>3</w:t>
            </w:r>
          </w:p>
        </w:tc>
        <w:tc>
          <w:tcPr>
            <w:tcW w:w="0" w:type="auto"/>
            <w:hideMark/>
          </w:tcPr>
          <w:p w14:paraId="7A131A16" w14:textId="2774D8B3" w:rsidR="002A6393" w:rsidRPr="002A6393" w:rsidRDefault="008C1307"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Pr>
                <w:rFonts w:ascii="Calibri" w:eastAsia="Times New Roman" w:hAnsi="Calibri" w:cs="Arial"/>
                <w:color w:val="000000"/>
                <w:kern w:val="24"/>
                <w:lang w:eastAsia="en-GB"/>
              </w:rPr>
              <w:t>0.56</w:t>
            </w:r>
            <w:r w:rsidR="00803149">
              <w:rPr>
                <w:rFonts w:ascii="Calibri" w:eastAsia="Times New Roman" w:hAnsi="Calibri" w:cs="Arial"/>
                <w:color w:val="000000"/>
                <w:kern w:val="24"/>
                <w:lang w:eastAsia="en-GB"/>
              </w:rPr>
              <w:t>2</w:t>
            </w:r>
          </w:p>
        </w:tc>
        <w:tc>
          <w:tcPr>
            <w:tcW w:w="0" w:type="auto"/>
            <w:hideMark/>
          </w:tcPr>
          <w:p w14:paraId="49DCBC2C" w14:textId="06631C58" w:rsidR="002A6393" w:rsidRPr="002A6393" w:rsidRDefault="008C1307"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Pr>
                <w:rFonts w:ascii="Calibri" w:eastAsia="Times New Roman" w:hAnsi="Calibri" w:cs="Arial"/>
                <w:color w:val="000000"/>
                <w:kern w:val="24"/>
                <w:lang w:eastAsia="en-GB"/>
              </w:rPr>
              <w:t>3.38</w:t>
            </w:r>
            <w:r w:rsidR="00803149">
              <w:rPr>
                <w:rFonts w:ascii="Calibri" w:eastAsia="Times New Roman" w:hAnsi="Calibri" w:cs="Arial"/>
                <w:color w:val="000000"/>
                <w:kern w:val="24"/>
                <w:lang w:eastAsia="en-GB"/>
              </w:rPr>
              <w:t>1</w:t>
            </w:r>
          </w:p>
        </w:tc>
        <w:tc>
          <w:tcPr>
            <w:tcW w:w="0" w:type="auto"/>
            <w:hideMark/>
          </w:tcPr>
          <w:p w14:paraId="342BB954" w14:textId="3FD31D37" w:rsidR="002A6393" w:rsidRPr="002A6393" w:rsidRDefault="008C1307" w:rsidP="00803149">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Pr>
                <w:rFonts w:ascii="Calibri" w:eastAsia="Times New Roman" w:hAnsi="Calibri" w:cs="Arial"/>
                <w:color w:val="000000"/>
                <w:kern w:val="24"/>
                <w:lang w:eastAsia="en-GB"/>
              </w:rPr>
              <w:t>0.</w:t>
            </w:r>
            <w:r w:rsidR="00803149">
              <w:rPr>
                <w:rFonts w:ascii="Calibri" w:eastAsia="Times New Roman" w:hAnsi="Calibri" w:cs="Arial"/>
                <w:color w:val="000000"/>
                <w:kern w:val="24"/>
                <w:lang w:eastAsia="en-GB"/>
              </w:rPr>
              <w:t>516</w:t>
            </w:r>
          </w:p>
        </w:tc>
      </w:tr>
      <w:tr w:rsidR="00414BAB" w:rsidRPr="002A6393" w14:paraId="16B307E8" w14:textId="77777777" w:rsidTr="008E6F40">
        <w:trPr>
          <w:trHeight w:val="277"/>
        </w:trPr>
        <w:tc>
          <w:tcPr>
            <w:cnfStyle w:val="001000000000" w:firstRow="0" w:lastRow="0" w:firstColumn="1" w:lastColumn="0" w:oddVBand="0" w:evenVBand="0" w:oddHBand="0" w:evenHBand="0" w:firstRowFirstColumn="0" w:firstRowLastColumn="0" w:lastRowFirstColumn="0" w:lastRowLastColumn="0"/>
            <w:tcW w:w="0" w:type="auto"/>
          </w:tcPr>
          <w:p w14:paraId="32700CBB" w14:textId="15E5544D" w:rsidR="00414BAB" w:rsidDel="00414BAB" w:rsidRDefault="00414BAB" w:rsidP="002A6393">
            <w:pPr>
              <w:textAlignment w:val="bottom"/>
              <w:rPr>
                <w:rFonts w:ascii="Calibri" w:eastAsia="Times New Roman" w:hAnsi="Calibri" w:cs="Arial"/>
                <w:color w:val="000000" w:themeColor="text1"/>
                <w:kern w:val="24"/>
                <w:lang w:eastAsia="en-GB"/>
              </w:rPr>
            </w:pPr>
            <w:r>
              <w:rPr>
                <w:rFonts w:ascii="Calibri" w:eastAsia="Times New Roman" w:hAnsi="Calibri" w:cs="Arial"/>
                <w:color w:val="000000" w:themeColor="text1"/>
                <w:kern w:val="24"/>
                <w:lang w:eastAsia="en-GB"/>
              </w:rPr>
              <w:t xml:space="preserve">Weight at 1 </w:t>
            </w:r>
            <w:r w:rsidR="00ED1E4C">
              <w:rPr>
                <w:rFonts w:ascii="Calibri" w:eastAsia="Times New Roman" w:hAnsi="Calibri" w:cs="Arial"/>
                <w:color w:val="000000" w:themeColor="text1"/>
                <w:kern w:val="24"/>
                <w:lang w:eastAsia="en-GB"/>
              </w:rPr>
              <w:t xml:space="preserve">year </w:t>
            </w:r>
            <w:r>
              <w:rPr>
                <w:rFonts w:ascii="Calibri" w:eastAsia="Times New Roman" w:hAnsi="Calibri" w:cs="Arial"/>
                <w:color w:val="000000" w:themeColor="text1"/>
                <w:kern w:val="24"/>
                <w:lang w:eastAsia="en-GB"/>
              </w:rPr>
              <w:t>(kg</w:t>
            </w:r>
            <w:r w:rsidRPr="002A6393">
              <w:rPr>
                <w:rFonts w:ascii="Calibri" w:eastAsia="Times New Roman" w:hAnsi="Calibri" w:cs="Arial"/>
                <w:color w:val="000000" w:themeColor="text1"/>
                <w:kern w:val="24"/>
                <w:lang w:eastAsia="en-GB"/>
              </w:rPr>
              <w:t>)</w:t>
            </w:r>
          </w:p>
        </w:tc>
        <w:tc>
          <w:tcPr>
            <w:tcW w:w="0" w:type="auto"/>
          </w:tcPr>
          <w:p w14:paraId="0FA52140" w14:textId="57A9CEF4" w:rsidR="00414BAB" w:rsidRDefault="00172FBC"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9.957</w:t>
            </w:r>
          </w:p>
        </w:tc>
        <w:tc>
          <w:tcPr>
            <w:tcW w:w="0" w:type="auto"/>
          </w:tcPr>
          <w:p w14:paraId="4CF95A62" w14:textId="28755251" w:rsidR="00414BAB" w:rsidRDefault="00676345"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1.10</w:t>
            </w:r>
            <w:r w:rsidR="00172FBC">
              <w:rPr>
                <w:rFonts w:ascii="Calibri" w:eastAsia="Times New Roman" w:hAnsi="Calibri" w:cs="Arial"/>
                <w:color w:val="000000"/>
                <w:kern w:val="24"/>
                <w:lang w:eastAsia="en-GB"/>
              </w:rPr>
              <w:t>0</w:t>
            </w:r>
          </w:p>
        </w:tc>
        <w:tc>
          <w:tcPr>
            <w:tcW w:w="0" w:type="auto"/>
          </w:tcPr>
          <w:p w14:paraId="150D3C0B" w14:textId="6A1E1864" w:rsidR="00414BAB" w:rsidRDefault="00803149"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10.188</w:t>
            </w:r>
          </w:p>
        </w:tc>
        <w:tc>
          <w:tcPr>
            <w:tcW w:w="0" w:type="auto"/>
          </w:tcPr>
          <w:p w14:paraId="37C52EB0" w14:textId="5879DEB4" w:rsidR="00414BAB" w:rsidRDefault="00803149"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1.108</w:t>
            </w:r>
          </w:p>
        </w:tc>
        <w:tc>
          <w:tcPr>
            <w:tcW w:w="0" w:type="auto"/>
          </w:tcPr>
          <w:p w14:paraId="229CF4B9" w14:textId="6B707A2D" w:rsidR="00414BAB" w:rsidRDefault="00803149"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9.727</w:t>
            </w:r>
          </w:p>
        </w:tc>
        <w:tc>
          <w:tcPr>
            <w:tcW w:w="0" w:type="auto"/>
          </w:tcPr>
          <w:p w14:paraId="7A652E6D" w14:textId="03DCD159" w:rsidR="00414BAB" w:rsidRDefault="00803149"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1.038</w:t>
            </w:r>
          </w:p>
        </w:tc>
      </w:tr>
      <w:tr w:rsidR="008E6F40" w:rsidRPr="002A6393" w14:paraId="692581BA" w14:textId="77777777" w:rsidTr="008E6F40">
        <w:trPr>
          <w:trHeight w:val="277"/>
        </w:trPr>
        <w:tc>
          <w:tcPr>
            <w:cnfStyle w:val="001000000000" w:firstRow="0" w:lastRow="0" w:firstColumn="1" w:lastColumn="0" w:oddVBand="0" w:evenVBand="0" w:oddHBand="0" w:evenHBand="0" w:firstRowFirstColumn="0" w:firstRowLastColumn="0" w:lastRowFirstColumn="0" w:lastRowLastColumn="0"/>
            <w:tcW w:w="0" w:type="auto"/>
          </w:tcPr>
          <w:p w14:paraId="0B9996BE" w14:textId="04F86A32" w:rsidR="008E6F40" w:rsidRDefault="008E6F40" w:rsidP="002A6393">
            <w:pPr>
              <w:textAlignment w:val="bottom"/>
              <w:rPr>
                <w:rFonts w:ascii="Calibri" w:eastAsia="Times New Roman" w:hAnsi="Calibri" w:cs="Arial"/>
                <w:color w:val="000000" w:themeColor="text1"/>
                <w:kern w:val="24"/>
                <w:lang w:eastAsia="en-GB"/>
              </w:rPr>
            </w:pPr>
            <w:r>
              <w:rPr>
                <w:rFonts w:ascii="Calibri" w:eastAsia="Times New Roman" w:hAnsi="Calibri" w:cs="Arial"/>
                <w:color w:val="000000" w:themeColor="text1"/>
                <w:kern w:val="24"/>
                <w:lang w:eastAsia="en-GB"/>
              </w:rPr>
              <w:t>Height at clinic (cm)</w:t>
            </w:r>
          </w:p>
        </w:tc>
        <w:tc>
          <w:tcPr>
            <w:tcW w:w="0" w:type="auto"/>
          </w:tcPr>
          <w:p w14:paraId="1E38ABDA" w14:textId="5234B1B8" w:rsidR="008E6F40" w:rsidRDefault="000207CF" w:rsidP="000207CF">
            <w:pP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167.654</w:t>
            </w:r>
          </w:p>
        </w:tc>
        <w:tc>
          <w:tcPr>
            <w:tcW w:w="0" w:type="auto"/>
          </w:tcPr>
          <w:p w14:paraId="7F257FD7" w14:textId="4A92C00D" w:rsidR="008E6F40" w:rsidRDefault="000207C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9.161</w:t>
            </w:r>
          </w:p>
        </w:tc>
        <w:tc>
          <w:tcPr>
            <w:tcW w:w="0" w:type="auto"/>
          </w:tcPr>
          <w:p w14:paraId="5CA65D68" w14:textId="7ADE9540" w:rsidR="008E6F40" w:rsidRDefault="000207C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174.271</w:t>
            </w:r>
          </w:p>
        </w:tc>
        <w:tc>
          <w:tcPr>
            <w:tcW w:w="0" w:type="auto"/>
          </w:tcPr>
          <w:p w14:paraId="755A33D2" w14:textId="4810B2FB" w:rsidR="008E6F40" w:rsidRDefault="000207C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6.759</w:t>
            </w:r>
          </w:p>
        </w:tc>
        <w:tc>
          <w:tcPr>
            <w:tcW w:w="0" w:type="auto"/>
          </w:tcPr>
          <w:p w14:paraId="208305B6" w14:textId="61EEAADC" w:rsidR="008E6F40" w:rsidRDefault="000207CF" w:rsidP="000207CF">
            <w:pP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161.038</w:t>
            </w:r>
          </w:p>
        </w:tc>
        <w:tc>
          <w:tcPr>
            <w:tcW w:w="0" w:type="auto"/>
          </w:tcPr>
          <w:p w14:paraId="5D7EEBB6" w14:textId="1C1DAF0A" w:rsidR="008E6F40" w:rsidRDefault="000207C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5.881</w:t>
            </w:r>
          </w:p>
        </w:tc>
      </w:tr>
      <w:tr w:rsidR="002A6393" w:rsidRPr="002A6393" w14:paraId="39FC602E" w14:textId="77777777" w:rsidTr="008E6F40">
        <w:trPr>
          <w:trHeight w:val="253"/>
        </w:trPr>
        <w:tc>
          <w:tcPr>
            <w:cnfStyle w:val="001000000000" w:firstRow="0" w:lastRow="0" w:firstColumn="1" w:lastColumn="0" w:oddVBand="0" w:evenVBand="0" w:oddHBand="0" w:evenHBand="0" w:firstRowFirstColumn="0" w:firstRowLastColumn="0" w:lastRowFirstColumn="0" w:lastRowLastColumn="0"/>
            <w:tcW w:w="0" w:type="auto"/>
            <w:hideMark/>
          </w:tcPr>
          <w:p w14:paraId="7E3D8D19" w14:textId="77777777" w:rsidR="002A6393" w:rsidRPr="002A6393" w:rsidRDefault="002A6393" w:rsidP="002A6393">
            <w:pPr>
              <w:textAlignment w:val="bottom"/>
              <w:rPr>
                <w:rFonts w:ascii="Arial" w:eastAsia="Times New Roman" w:hAnsi="Arial" w:cs="Arial"/>
                <w:lang w:eastAsia="en-GB"/>
              </w:rPr>
            </w:pPr>
            <w:r w:rsidRPr="002A6393">
              <w:rPr>
                <w:rFonts w:ascii="Calibri" w:eastAsia="Times New Roman" w:hAnsi="Calibri" w:cs="Arial"/>
                <w:color w:val="000000" w:themeColor="text1"/>
                <w:kern w:val="24"/>
                <w:lang w:eastAsia="en-GB"/>
              </w:rPr>
              <w:t>Prudent diet score</w:t>
            </w:r>
          </w:p>
        </w:tc>
        <w:tc>
          <w:tcPr>
            <w:tcW w:w="0" w:type="auto"/>
            <w:hideMark/>
          </w:tcPr>
          <w:p w14:paraId="1A5AFC8F" w14:textId="211493DC"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0</w:t>
            </w:r>
            <w:r w:rsidR="00172FBC">
              <w:rPr>
                <w:rFonts w:ascii="Calibri" w:eastAsia="Times New Roman" w:hAnsi="Calibri" w:cs="Arial"/>
                <w:color w:val="000000"/>
                <w:kern w:val="24"/>
                <w:lang w:eastAsia="en-GB"/>
              </w:rPr>
              <w:t>16</w:t>
            </w:r>
          </w:p>
        </w:tc>
        <w:tc>
          <w:tcPr>
            <w:tcW w:w="0" w:type="auto"/>
            <w:hideMark/>
          </w:tcPr>
          <w:p w14:paraId="2F97B2D2" w14:textId="0F0ADEA0"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25</w:t>
            </w:r>
            <w:r w:rsidR="00172FBC">
              <w:rPr>
                <w:rFonts w:ascii="Calibri" w:eastAsia="Times New Roman" w:hAnsi="Calibri" w:cs="Arial"/>
                <w:color w:val="000000"/>
                <w:kern w:val="24"/>
                <w:lang w:eastAsia="en-GB"/>
              </w:rPr>
              <w:t>3</w:t>
            </w:r>
          </w:p>
        </w:tc>
        <w:tc>
          <w:tcPr>
            <w:tcW w:w="0" w:type="auto"/>
            <w:hideMark/>
          </w:tcPr>
          <w:p w14:paraId="69B3F6F5" w14:textId="0DB488D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37</w:t>
            </w:r>
            <w:r w:rsidR="00803149">
              <w:rPr>
                <w:rFonts w:ascii="Calibri" w:eastAsia="Times New Roman" w:hAnsi="Calibri" w:cs="Arial"/>
                <w:color w:val="000000"/>
                <w:kern w:val="24"/>
                <w:lang w:eastAsia="en-GB"/>
              </w:rPr>
              <w:t>0</w:t>
            </w:r>
          </w:p>
        </w:tc>
        <w:tc>
          <w:tcPr>
            <w:tcW w:w="0" w:type="auto"/>
            <w:hideMark/>
          </w:tcPr>
          <w:p w14:paraId="3815F896" w14:textId="4D749CEA"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24</w:t>
            </w:r>
            <w:r w:rsidR="00803149">
              <w:rPr>
                <w:rFonts w:ascii="Calibri" w:eastAsia="Times New Roman" w:hAnsi="Calibri" w:cs="Arial"/>
                <w:color w:val="000000"/>
                <w:kern w:val="24"/>
                <w:lang w:eastAsia="en-GB"/>
              </w:rPr>
              <w:t>5</w:t>
            </w:r>
          </w:p>
        </w:tc>
        <w:tc>
          <w:tcPr>
            <w:tcW w:w="0" w:type="auto"/>
            <w:hideMark/>
          </w:tcPr>
          <w:p w14:paraId="3DEE5554" w14:textId="750DF908"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4</w:t>
            </w:r>
            <w:r w:rsidR="007D4D6E">
              <w:rPr>
                <w:rFonts w:ascii="Calibri" w:eastAsia="Times New Roman" w:hAnsi="Calibri" w:cs="Arial"/>
                <w:color w:val="000000"/>
                <w:kern w:val="24"/>
                <w:lang w:eastAsia="en-GB"/>
              </w:rPr>
              <w:t>0</w:t>
            </w:r>
            <w:r w:rsidR="00803149">
              <w:rPr>
                <w:rFonts w:ascii="Calibri" w:eastAsia="Times New Roman" w:hAnsi="Calibri" w:cs="Arial"/>
                <w:color w:val="000000"/>
                <w:kern w:val="24"/>
                <w:lang w:eastAsia="en-GB"/>
              </w:rPr>
              <w:t>2</w:t>
            </w:r>
          </w:p>
        </w:tc>
        <w:tc>
          <w:tcPr>
            <w:tcW w:w="0" w:type="auto"/>
            <w:hideMark/>
          </w:tcPr>
          <w:p w14:paraId="7B4C5240" w14:textId="1ADA4CAD"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w:t>
            </w:r>
            <w:r w:rsidR="00803149">
              <w:rPr>
                <w:rFonts w:ascii="Calibri" w:eastAsia="Times New Roman" w:hAnsi="Calibri" w:cs="Arial"/>
                <w:color w:val="000000"/>
                <w:kern w:val="24"/>
                <w:lang w:eastAsia="en-GB"/>
              </w:rPr>
              <w:t>140</w:t>
            </w:r>
          </w:p>
        </w:tc>
      </w:tr>
      <w:tr w:rsidR="00C84B85" w:rsidRPr="002A6393" w14:paraId="7B3BC06C" w14:textId="77777777" w:rsidTr="008E6F40">
        <w:trPr>
          <w:trHeight w:val="247"/>
        </w:trPr>
        <w:tc>
          <w:tcPr>
            <w:cnfStyle w:val="001000000000" w:firstRow="0" w:lastRow="0" w:firstColumn="1" w:lastColumn="0" w:oddVBand="0" w:evenVBand="0" w:oddHBand="0" w:evenHBand="0" w:firstRowFirstColumn="0" w:firstRowLastColumn="0" w:lastRowFirstColumn="0" w:lastRowLastColumn="0"/>
            <w:tcW w:w="0" w:type="auto"/>
          </w:tcPr>
          <w:p w14:paraId="0CF4CA04" w14:textId="5E20674A" w:rsidR="00C84B85" w:rsidRDefault="00C84B85" w:rsidP="002A6393">
            <w:pPr>
              <w:textAlignment w:val="bottom"/>
              <w:rPr>
                <w:rFonts w:ascii="Calibri" w:eastAsia="Times New Roman" w:hAnsi="Calibri" w:cs="Arial"/>
                <w:color w:val="000000" w:themeColor="text1"/>
                <w:kern w:val="24"/>
                <w:lang w:eastAsia="en-GB"/>
              </w:rPr>
            </w:pPr>
            <w:r>
              <w:rPr>
                <w:rFonts w:ascii="Calibri" w:eastAsia="Times New Roman" w:hAnsi="Calibri" w:cs="Arial"/>
                <w:color w:val="000000" w:themeColor="text1"/>
                <w:kern w:val="24"/>
                <w:lang w:eastAsia="en-GB"/>
              </w:rPr>
              <w:t>Dietary calcium</w:t>
            </w:r>
          </w:p>
        </w:tc>
        <w:tc>
          <w:tcPr>
            <w:tcW w:w="0" w:type="auto"/>
          </w:tcPr>
          <w:p w14:paraId="25F6B05B" w14:textId="252607C5" w:rsidR="00C84B85" w:rsidRPr="002A6393" w:rsidRDefault="003C48E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8350.733</w:t>
            </w:r>
          </w:p>
        </w:tc>
        <w:tc>
          <w:tcPr>
            <w:tcW w:w="0" w:type="auto"/>
          </w:tcPr>
          <w:p w14:paraId="03D84FAE" w14:textId="3F04E3F6" w:rsidR="00C84B85" w:rsidRPr="002A6393" w:rsidRDefault="003C48E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2335.654</w:t>
            </w:r>
          </w:p>
        </w:tc>
        <w:tc>
          <w:tcPr>
            <w:tcW w:w="0" w:type="auto"/>
          </w:tcPr>
          <w:p w14:paraId="1C7577AB" w14:textId="39AA3493" w:rsidR="00C84B85" w:rsidRPr="002A6393" w:rsidRDefault="003C48E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8822.677</w:t>
            </w:r>
          </w:p>
        </w:tc>
        <w:tc>
          <w:tcPr>
            <w:tcW w:w="0" w:type="auto"/>
          </w:tcPr>
          <w:p w14:paraId="617C8A19" w14:textId="51AFCDEF" w:rsidR="00C84B85" w:rsidRPr="002A6393" w:rsidRDefault="003C48E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2330.301</w:t>
            </w:r>
          </w:p>
        </w:tc>
        <w:tc>
          <w:tcPr>
            <w:tcW w:w="0" w:type="auto"/>
          </w:tcPr>
          <w:p w14:paraId="01CADD04" w14:textId="607C1E31" w:rsidR="00C84B85" w:rsidRPr="002A6393" w:rsidRDefault="003C48E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7878.789</w:t>
            </w:r>
          </w:p>
        </w:tc>
        <w:tc>
          <w:tcPr>
            <w:tcW w:w="0" w:type="auto"/>
          </w:tcPr>
          <w:p w14:paraId="5E8DA690" w14:textId="7749EDEA" w:rsidR="00C84B85" w:rsidRPr="002A6393" w:rsidRDefault="00721032"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2246.079</w:t>
            </w:r>
          </w:p>
        </w:tc>
      </w:tr>
      <w:tr w:rsidR="00C84B85" w:rsidRPr="002A6393" w14:paraId="24F174F3" w14:textId="77777777" w:rsidTr="008E6F40">
        <w:trPr>
          <w:trHeight w:val="247"/>
        </w:trPr>
        <w:tc>
          <w:tcPr>
            <w:cnfStyle w:val="001000000000" w:firstRow="0" w:lastRow="0" w:firstColumn="1" w:lastColumn="0" w:oddVBand="0" w:evenVBand="0" w:oddHBand="0" w:evenHBand="0" w:firstRowFirstColumn="0" w:firstRowLastColumn="0" w:lastRowFirstColumn="0" w:lastRowLastColumn="0"/>
            <w:tcW w:w="0" w:type="auto"/>
          </w:tcPr>
          <w:p w14:paraId="68678AD2" w14:textId="4A2D95BC" w:rsidR="00C84B85" w:rsidRDefault="00C84B85" w:rsidP="002A6393">
            <w:pPr>
              <w:textAlignment w:val="bottom"/>
              <w:rPr>
                <w:rFonts w:ascii="Calibri" w:eastAsia="Times New Roman" w:hAnsi="Calibri" w:cs="Arial"/>
                <w:color w:val="000000" w:themeColor="text1"/>
                <w:kern w:val="24"/>
                <w:lang w:eastAsia="en-GB"/>
              </w:rPr>
            </w:pPr>
            <w:r>
              <w:rPr>
                <w:rFonts w:ascii="Calibri" w:eastAsia="Times New Roman" w:hAnsi="Calibri" w:cs="Arial"/>
                <w:color w:val="000000" w:themeColor="text1"/>
                <w:kern w:val="24"/>
                <w:lang w:eastAsia="en-GB"/>
              </w:rPr>
              <w:t>Physical activity</w:t>
            </w:r>
            <w:r w:rsidR="00FA63DD">
              <w:rPr>
                <w:rFonts w:ascii="Calibri" w:eastAsia="Times New Roman" w:hAnsi="Calibri" w:cs="Arial"/>
                <w:color w:val="000000" w:themeColor="text1"/>
                <w:kern w:val="24"/>
                <w:lang w:eastAsia="en-GB"/>
              </w:rPr>
              <w:t xml:space="preserve"> score</w:t>
            </w:r>
          </w:p>
        </w:tc>
        <w:tc>
          <w:tcPr>
            <w:tcW w:w="0" w:type="auto"/>
          </w:tcPr>
          <w:p w14:paraId="674576C0" w14:textId="24DAE595" w:rsidR="00C84B85" w:rsidRPr="002A6393" w:rsidRDefault="003C48E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62.598</w:t>
            </w:r>
          </w:p>
        </w:tc>
        <w:tc>
          <w:tcPr>
            <w:tcW w:w="0" w:type="auto"/>
          </w:tcPr>
          <w:p w14:paraId="6EE98322" w14:textId="7CA63AD9" w:rsidR="00C84B85" w:rsidRPr="002A6393" w:rsidRDefault="003C48EF" w:rsidP="003C48EF">
            <w:pP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14.920</w:t>
            </w:r>
          </w:p>
        </w:tc>
        <w:tc>
          <w:tcPr>
            <w:tcW w:w="0" w:type="auto"/>
          </w:tcPr>
          <w:p w14:paraId="0F5891F6" w14:textId="102CA01B" w:rsidR="00C84B85" w:rsidRPr="002A6393" w:rsidRDefault="003C48E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63.952</w:t>
            </w:r>
          </w:p>
        </w:tc>
        <w:tc>
          <w:tcPr>
            <w:tcW w:w="0" w:type="auto"/>
          </w:tcPr>
          <w:p w14:paraId="53E43F57" w14:textId="1B06D64C" w:rsidR="00C84B85" w:rsidRPr="002A6393" w:rsidRDefault="003C48E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14.773</w:t>
            </w:r>
          </w:p>
        </w:tc>
        <w:tc>
          <w:tcPr>
            <w:tcW w:w="0" w:type="auto"/>
          </w:tcPr>
          <w:p w14:paraId="765ED68D" w14:textId="7057D4B5" w:rsidR="00C84B85" w:rsidRPr="002A6393" w:rsidRDefault="003C48E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61.245</w:t>
            </w:r>
          </w:p>
        </w:tc>
        <w:tc>
          <w:tcPr>
            <w:tcW w:w="0" w:type="auto"/>
          </w:tcPr>
          <w:p w14:paraId="2F59D948" w14:textId="74881F4F" w:rsidR="00C84B85" w:rsidRPr="002A6393" w:rsidRDefault="003C48EF"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r>
              <w:rPr>
                <w:rFonts w:ascii="Calibri" w:eastAsia="Times New Roman" w:hAnsi="Calibri" w:cs="Arial"/>
                <w:color w:val="000000"/>
                <w:kern w:val="24"/>
                <w:lang w:eastAsia="en-GB"/>
              </w:rPr>
              <w:t>14.959</w:t>
            </w:r>
          </w:p>
        </w:tc>
      </w:tr>
      <w:tr w:rsidR="002A6393" w:rsidRPr="002A6393" w14:paraId="3D4605A9" w14:textId="77777777" w:rsidTr="008E6F40">
        <w:trPr>
          <w:trHeight w:val="247"/>
        </w:trPr>
        <w:tc>
          <w:tcPr>
            <w:cnfStyle w:val="001000000000" w:firstRow="0" w:lastRow="0" w:firstColumn="1" w:lastColumn="0" w:oddVBand="0" w:evenVBand="0" w:oddHBand="0" w:evenHBand="0" w:firstRowFirstColumn="0" w:firstRowLastColumn="0" w:lastRowFirstColumn="0" w:lastRowLastColumn="0"/>
            <w:tcW w:w="0" w:type="auto"/>
            <w:hideMark/>
          </w:tcPr>
          <w:p w14:paraId="2202932A" w14:textId="5A56EB80" w:rsidR="002A6393" w:rsidRPr="002A6393" w:rsidRDefault="004D771A" w:rsidP="002A6393">
            <w:pPr>
              <w:textAlignment w:val="bottom"/>
              <w:rPr>
                <w:rFonts w:ascii="Arial" w:eastAsia="Times New Roman" w:hAnsi="Arial" w:cs="Arial"/>
                <w:lang w:eastAsia="en-GB"/>
              </w:rPr>
            </w:pPr>
            <w:r>
              <w:rPr>
                <w:rFonts w:ascii="Calibri" w:eastAsia="Times New Roman" w:hAnsi="Calibri" w:cs="Arial"/>
                <w:color w:val="000000" w:themeColor="text1"/>
                <w:kern w:val="24"/>
                <w:lang w:eastAsia="en-GB"/>
              </w:rPr>
              <w:t>Lumbar spine</w:t>
            </w:r>
            <w:r w:rsidR="002A6393" w:rsidRPr="002A6393">
              <w:rPr>
                <w:rFonts w:ascii="Calibri" w:eastAsia="Times New Roman" w:hAnsi="Calibri" w:cs="Arial"/>
                <w:color w:val="000000" w:themeColor="text1"/>
                <w:kern w:val="24"/>
                <w:lang w:eastAsia="en-GB"/>
              </w:rPr>
              <w:t xml:space="preserve"> BMC</w:t>
            </w:r>
            <w:r w:rsidR="000E0CCB">
              <w:rPr>
                <w:rFonts w:ascii="Calibri" w:eastAsia="Times New Roman" w:hAnsi="Calibri" w:cs="Arial"/>
                <w:color w:val="000000" w:themeColor="text1"/>
                <w:kern w:val="24"/>
                <w:lang w:eastAsia="en-GB"/>
              </w:rPr>
              <w:t xml:space="preserve"> (g)</w:t>
            </w:r>
          </w:p>
        </w:tc>
        <w:tc>
          <w:tcPr>
            <w:tcW w:w="0" w:type="auto"/>
            <w:hideMark/>
          </w:tcPr>
          <w:p w14:paraId="57D46C8D" w14:textId="1A2C7D83"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67.50</w:t>
            </w:r>
            <w:r w:rsidR="00172FBC">
              <w:rPr>
                <w:rFonts w:ascii="Calibri" w:eastAsia="Times New Roman" w:hAnsi="Calibri" w:cs="Arial"/>
                <w:color w:val="000000"/>
                <w:kern w:val="24"/>
                <w:lang w:eastAsia="en-GB"/>
              </w:rPr>
              <w:t>3</w:t>
            </w:r>
          </w:p>
        </w:tc>
        <w:tc>
          <w:tcPr>
            <w:tcW w:w="0" w:type="auto"/>
            <w:hideMark/>
          </w:tcPr>
          <w:p w14:paraId="0B554334" w14:textId="37D7DA3D"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7.66</w:t>
            </w:r>
            <w:r w:rsidR="00172FBC">
              <w:rPr>
                <w:rFonts w:ascii="Calibri" w:eastAsia="Times New Roman" w:hAnsi="Calibri" w:cs="Arial"/>
                <w:color w:val="000000"/>
                <w:kern w:val="24"/>
                <w:lang w:eastAsia="en-GB"/>
              </w:rPr>
              <w:t>2</w:t>
            </w:r>
          </w:p>
        </w:tc>
        <w:tc>
          <w:tcPr>
            <w:tcW w:w="0" w:type="auto"/>
            <w:hideMark/>
          </w:tcPr>
          <w:p w14:paraId="60FFDD88" w14:textId="43BC3CA0"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77.3</w:t>
            </w:r>
            <w:r w:rsidR="00803149">
              <w:rPr>
                <w:rFonts w:ascii="Calibri" w:eastAsia="Times New Roman" w:hAnsi="Calibri" w:cs="Arial"/>
                <w:color w:val="000000"/>
                <w:kern w:val="24"/>
                <w:lang w:eastAsia="en-GB"/>
              </w:rPr>
              <w:t>85</w:t>
            </w:r>
          </w:p>
        </w:tc>
        <w:tc>
          <w:tcPr>
            <w:tcW w:w="0" w:type="auto"/>
            <w:hideMark/>
          </w:tcPr>
          <w:p w14:paraId="52E29AB9" w14:textId="276E8D4F"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5.6</w:t>
            </w:r>
            <w:r w:rsidR="00803149">
              <w:rPr>
                <w:rFonts w:ascii="Calibri" w:eastAsia="Times New Roman" w:hAnsi="Calibri" w:cs="Arial"/>
                <w:color w:val="000000"/>
                <w:kern w:val="24"/>
                <w:lang w:eastAsia="en-GB"/>
              </w:rPr>
              <w:t>07</w:t>
            </w:r>
          </w:p>
        </w:tc>
        <w:tc>
          <w:tcPr>
            <w:tcW w:w="0" w:type="auto"/>
            <w:hideMark/>
          </w:tcPr>
          <w:p w14:paraId="5A568FC2" w14:textId="572FD89A"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57.1</w:t>
            </w:r>
            <w:r w:rsidR="00803149">
              <w:rPr>
                <w:rFonts w:ascii="Calibri" w:eastAsia="Times New Roman" w:hAnsi="Calibri" w:cs="Arial"/>
                <w:color w:val="000000"/>
                <w:kern w:val="24"/>
                <w:lang w:eastAsia="en-GB"/>
              </w:rPr>
              <w:t>17</w:t>
            </w:r>
          </w:p>
        </w:tc>
        <w:tc>
          <w:tcPr>
            <w:tcW w:w="0" w:type="auto"/>
            <w:hideMark/>
          </w:tcPr>
          <w:p w14:paraId="45D5FC8A" w14:textId="743B20B0"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3.17</w:t>
            </w:r>
            <w:r w:rsidR="00803149">
              <w:rPr>
                <w:rFonts w:ascii="Calibri" w:eastAsia="Times New Roman" w:hAnsi="Calibri" w:cs="Arial"/>
                <w:color w:val="000000"/>
                <w:kern w:val="24"/>
                <w:lang w:eastAsia="en-GB"/>
              </w:rPr>
              <w:t>1</w:t>
            </w:r>
          </w:p>
        </w:tc>
      </w:tr>
      <w:tr w:rsidR="002A6393" w:rsidRPr="002A6393" w14:paraId="0338F8A4" w14:textId="77777777" w:rsidTr="008E6F40">
        <w:trPr>
          <w:trHeight w:val="223"/>
        </w:trPr>
        <w:tc>
          <w:tcPr>
            <w:cnfStyle w:val="001000000000" w:firstRow="0" w:lastRow="0" w:firstColumn="1" w:lastColumn="0" w:oddVBand="0" w:evenVBand="0" w:oddHBand="0" w:evenHBand="0" w:firstRowFirstColumn="0" w:firstRowLastColumn="0" w:lastRowFirstColumn="0" w:lastRowLastColumn="0"/>
            <w:tcW w:w="0" w:type="auto"/>
            <w:hideMark/>
          </w:tcPr>
          <w:p w14:paraId="425401D5" w14:textId="0C4AE8D8" w:rsidR="002A6393" w:rsidRPr="002A6393" w:rsidRDefault="004D771A" w:rsidP="002A6393">
            <w:pPr>
              <w:textAlignment w:val="bottom"/>
              <w:rPr>
                <w:rFonts w:ascii="Arial" w:eastAsia="Times New Roman" w:hAnsi="Arial" w:cs="Arial"/>
                <w:lang w:eastAsia="en-GB"/>
              </w:rPr>
            </w:pPr>
            <w:r>
              <w:rPr>
                <w:rFonts w:ascii="Calibri" w:eastAsia="Times New Roman" w:hAnsi="Calibri" w:cs="Arial"/>
                <w:color w:val="000000" w:themeColor="text1"/>
                <w:kern w:val="24"/>
                <w:lang w:eastAsia="en-GB"/>
              </w:rPr>
              <w:t>Lumbar spine</w:t>
            </w:r>
            <w:r w:rsidR="002A6393" w:rsidRPr="002A6393">
              <w:rPr>
                <w:rFonts w:ascii="Calibri" w:eastAsia="Times New Roman" w:hAnsi="Calibri" w:cs="Arial"/>
                <w:color w:val="000000" w:themeColor="text1"/>
                <w:kern w:val="24"/>
                <w:lang w:eastAsia="en-GB"/>
              </w:rPr>
              <w:t xml:space="preserve"> BMD</w:t>
            </w:r>
            <w:r w:rsidR="000E0CCB">
              <w:rPr>
                <w:rFonts w:ascii="Calibri" w:eastAsia="Times New Roman" w:hAnsi="Calibri" w:cs="Arial"/>
                <w:color w:val="000000" w:themeColor="text1"/>
                <w:kern w:val="24"/>
                <w:lang w:eastAsia="en-GB"/>
              </w:rPr>
              <w:t xml:space="preserve"> (g/cm</w:t>
            </w:r>
            <w:r w:rsidR="000E0CCB" w:rsidRPr="000E0CCB">
              <w:rPr>
                <w:rFonts w:ascii="Calibri" w:eastAsia="Times New Roman" w:hAnsi="Calibri" w:cs="Arial"/>
                <w:color w:val="000000" w:themeColor="text1"/>
                <w:kern w:val="24"/>
                <w:vertAlign w:val="superscript"/>
                <w:lang w:eastAsia="en-GB"/>
              </w:rPr>
              <w:t>2</w:t>
            </w:r>
            <w:r w:rsidR="000E0CCB">
              <w:rPr>
                <w:rFonts w:ascii="Calibri" w:eastAsia="Times New Roman" w:hAnsi="Calibri" w:cs="Arial"/>
                <w:color w:val="000000" w:themeColor="text1"/>
                <w:kern w:val="24"/>
                <w:lang w:eastAsia="en-GB"/>
              </w:rPr>
              <w:t>)</w:t>
            </w:r>
          </w:p>
        </w:tc>
        <w:tc>
          <w:tcPr>
            <w:tcW w:w="0" w:type="auto"/>
            <w:hideMark/>
          </w:tcPr>
          <w:p w14:paraId="2BD70F43" w14:textId="61958208" w:rsidR="002A6393" w:rsidRPr="002A6393" w:rsidRDefault="002A6393" w:rsidP="00172FBC">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w:t>
            </w:r>
            <w:r w:rsidR="00172FBC" w:rsidRPr="002A6393">
              <w:rPr>
                <w:rFonts w:ascii="Calibri" w:eastAsia="Times New Roman" w:hAnsi="Calibri" w:cs="Arial"/>
                <w:color w:val="000000"/>
                <w:kern w:val="24"/>
                <w:lang w:eastAsia="en-GB"/>
              </w:rPr>
              <w:t>0</w:t>
            </w:r>
            <w:r w:rsidR="00172FBC">
              <w:rPr>
                <w:rFonts w:ascii="Calibri" w:eastAsia="Times New Roman" w:hAnsi="Calibri" w:cs="Arial"/>
                <w:color w:val="000000"/>
                <w:kern w:val="24"/>
                <w:lang w:eastAsia="en-GB"/>
              </w:rPr>
              <w:t>18</w:t>
            </w:r>
          </w:p>
        </w:tc>
        <w:tc>
          <w:tcPr>
            <w:tcW w:w="0" w:type="auto"/>
            <w:hideMark/>
          </w:tcPr>
          <w:p w14:paraId="747150BB" w14:textId="3FAA50F0" w:rsidR="002A6393" w:rsidRPr="002A6393" w:rsidRDefault="002A6393" w:rsidP="00172FBC">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w:t>
            </w:r>
            <w:r w:rsidR="00172FBC" w:rsidRPr="002A6393">
              <w:rPr>
                <w:rFonts w:ascii="Calibri" w:eastAsia="Times New Roman" w:hAnsi="Calibri" w:cs="Arial"/>
                <w:color w:val="000000"/>
                <w:kern w:val="24"/>
                <w:lang w:eastAsia="en-GB"/>
              </w:rPr>
              <w:t>1</w:t>
            </w:r>
            <w:r w:rsidR="00172FBC">
              <w:rPr>
                <w:rFonts w:ascii="Calibri" w:eastAsia="Times New Roman" w:hAnsi="Calibri" w:cs="Arial"/>
                <w:color w:val="000000"/>
                <w:kern w:val="24"/>
                <w:lang w:eastAsia="en-GB"/>
              </w:rPr>
              <w:t>76</w:t>
            </w:r>
          </w:p>
        </w:tc>
        <w:tc>
          <w:tcPr>
            <w:tcW w:w="0" w:type="auto"/>
            <w:hideMark/>
          </w:tcPr>
          <w:p w14:paraId="3A331C81" w14:textId="03EFCD79"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0</w:t>
            </w:r>
            <w:r w:rsidR="00803149">
              <w:rPr>
                <w:rFonts w:ascii="Calibri" w:eastAsia="Times New Roman" w:hAnsi="Calibri" w:cs="Arial"/>
                <w:color w:val="000000"/>
                <w:kern w:val="24"/>
                <w:lang w:eastAsia="en-GB"/>
              </w:rPr>
              <w:t>76</w:t>
            </w:r>
          </w:p>
        </w:tc>
        <w:tc>
          <w:tcPr>
            <w:tcW w:w="0" w:type="auto"/>
            <w:hideMark/>
          </w:tcPr>
          <w:p w14:paraId="55D96365" w14:textId="21AA5CF9"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1</w:t>
            </w:r>
            <w:r w:rsidR="00803149">
              <w:rPr>
                <w:rFonts w:ascii="Calibri" w:eastAsia="Times New Roman" w:hAnsi="Calibri" w:cs="Arial"/>
                <w:color w:val="000000"/>
                <w:kern w:val="24"/>
                <w:lang w:eastAsia="en-GB"/>
              </w:rPr>
              <w:t>59</w:t>
            </w:r>
          </w:p>
        </w:tc>
        <w:tc>
          <w:tcPr>
            <w:tcW w:w="0" w:type="auto"/>
            <w:hideMark/>
          </w:tcPr>
          <w:p w14:paraId="0FC6EE10" w14:textId="3E3FA92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96</w:t>
            </w:r>
            <w:r w:rsidR="00803149">
              <w:rPr>
                <w:rFonts w:ascii="Calibri" w:eastAsia="Times New Roman" w:hAnsi="Calibri" w:cs="Arial"/>
                <w:color w:val="000000"/>
                <w:kern w:val="24"/>
                <w:lang w:eastAsia="en-GB"/>
              </w:rPr>
              <w:t>0</w:t>
            </w:r>
          </w:p>
        </w:tc>
        <w:tc>
          <w:tcPr>
            <w:tcW w:w="0" w:type="auto"/>
            <w:hideMark/>
          </w:tcPr>
          <w:p w14:paraId="5DA7A384" w14:textId="2B49197B"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17</w:t>
            </w:r>
            <w:r w:rsidR="00803149">
              <w:rPr>
                <w:rFonts w:ascii="Calibri" w:eastAsia="Times New Roman" w:hAnsi="Calibri" w:cs="Arial"/>
                <w:color w:val="000000"/>
                <w:kern w:val="24"/>
                <w:lang w:eastAsia="en-GB"/>
              </w:rPr>
              <w:t>3</w:t>
            </w:r>
          </w:p>
        </w:tc>
      </w:tr>
      <w:tr w:rsidR="002A6393" w:rsidRPr="002A6393" w14:paraId="27773065" w14:textId="77777777" w:rsidTr="008E6F40">
        <w:trPr>
          <w:trHeight w:val="227"/>
        </w:trPr>
        <w:tc>
          <w:tcPr>
            <w:cnfStyle w:val="001000000000" w:firstRow="0" w:lastRow="0" w:firstColumn="1" w:lastColumn="0" w:oddVBand="0" w:evenVBand="0" w:oddHBand="0" w:evenHBand="0" w:firstRowFirstColumn="0" w:firstRowLastColumn="0" w:lastRowFirstColumn="0" w:lastRowLastColumn="0"/>
            <w:tcW w:w="0" w:type="auto"/>
            <w:hideMark/>
          </w:tcPr>
          <w:p w14:paraId="3BA75E74" w14:textId="30D36410" w:rsidR="002A6393" w:rsidRPr="002A6393" w:rsidRDefault="002A6393" w:rsidP="002A6393">
            <w:pPr>
              <w:textAlignment w:val="bottom"/>
              <w:rPr>
                <w:rFonts w:ascii="Arial" w:eastAsia="Times New Roman" w:hAnsi="Arial" w:cs="Arial"/>
                <w:lang w:eastAsia="en-GB"/>
              </w:rPr>
            </w:pPr>
            <w:r w:rsidRPr="002A6393">
              <w:rPr>
                <w:rFonts w:ascii="Calibri" w:eastAsia="Times New Roman" w:hAnsi="Calibri" w:cs="Arial"/>
                <w:color w:val="000000" w:themeColor="text1"/>
                <w:kern w:val="24"/>
                <w:lang w:eastAsia="en-GB"/>
              </w:rPr>
              <w:t xml:space="preserve">Femoral </w:t>
            </w:r>
            <w:r w:rsidR="004D771A">
              <w:rPr>
                <w:rFonts w:ascii="Calibri" w:eastAsia="Times New Roman" w:hAnsi="Calibri" w:cs="Arial"/>
                <w:color w:val="000000" w:themeColor="text1"/>
                <w:kern w:val="24"/>
                <w:lang w:eastAsia="en-GB"/>
              </w:rPr>
              <w:t xml:space="preserve">neck </w:t>
            </w:r>
            <w:r w:rsidRPr="002A6393">
              <w:rPr>
                <w:rFonts w:ascii="Calibri" w:eastAsia="Times New Roman" w:hAnsi="Calibri" w:cs="Arial"/>
                <w:color w:val="000000" w:themeColor="text1"/>
                <w:kern w:val="24"/>
                <w:lang w:eastAsia="en-GB"/>
              </w:rPr>
              <w:t>BMC</w:t>
            </w:r>
            <w:r w:rsidR="000E0CCB">
              <w:rPr>
                <w:rFonts w:ascii="Calibri" w:eastAsia="Times New Roman" w:hAnsi="Calibri" w:cs="Arial"/>
                <w:color w:val="000000" w:themeColor="text1"/>
                <w:kern w:val="24"/>
                <w:lang w:eastAsia="en-GB"/>
              </w:rPr>
              <w:t xml:space="preserve"> (g)</w:t>
            </w:r>
          </w:p>
        </w:tc>
        <w:tc>
          <w:tcPr>
            <w:tcW w:w="0" w:type="auto"/>
            <w:hideMark/>
          </w:tcPr>
          <w:p w14:paraId="1EDF6ECC" w14:textId="45FA063F"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4.44</w:t>
            </w:r>
            <w:r w:rsidR="00172FBC">
              <w:rPr>
                <w:rFonts w:ascii="Calibri" w:eastAsia="Times New Roman" w:hAnsi="Calibri" w:cs="Arial"/>
                <w:color w:val="000000"/>
                <w:kern w:val="24"/>
                <w:lang w:eastAsia="en-GB"/>
              </w:rPr>
              <w:t>2</w:t>
            </w:r>
          </w:p>
        </w:tc>
        <w:tc>
          <w:tcPr>
            <w:tcW w:w="0" w:type="auto"/>
            <w:hideMark/>
          </w:tcPr>
          <w:p w14:paraId="7CAA4CBE" w14:textId="23CE8431"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92</w:t>
            </w:r>
            <w:r w:rsidR="00172FBC">
              <w:rPr>
                <w:rFonts w:ascii="Calibri" w:eastAsia="Times New Roman" w:hAnsi="Calibri" w:cs="Arial"/>
                <w:color w:val="000000"/>
                <w:kern w:val="24"/>
                <w:lang w:eastAsia="en-GB"/>
              </w:rPr>
              <w:t>5</w:t>
            </w:r>
          </w:p>
        </w:tc>
        <w:tc>
          <w:tcPr>
            <w:tcW w:w="0" w:type="auto"/>
            <w:hideMark/>
          </w:tcPr>
          <w:p w14:paraId="2C4EFD8D" w14:textId="275D8BA2"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5.00</w:t>
            </w:r>
            <w:r w:rsidR="00803149">
              <w:rPr>
                <w:rFonts w:ascii="Calibri" w:eastAsia="Times New Roman" w:hAnsi="Calibri" w:cs="Arial"/>
                <w:color w:val="000000"/>
                <w:kern w:val="24"/>
                <w:lang w:eastAsia="en-GB"/>
              </w:rPr>
              <w:t>4</w:t>
            </w:r>
          </w:p>
        </w:tc>
        <w:tc>
          <w:tcPr>
            <w:tcW w:w="0" w:type="auto"/>
            <w:hideMark/>
          </w:tcPr>
          <w:p w14:paraId="6D61CCAE" w14:textId="1FBD70E9"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w:t>
            </w:r>
            <w:r w:rsidR="00803149">
              <w:rPr>
                <w:rFonts w:ascii="Calibri" w:eastAsia="Times New Roman" w:hAnsi="Calibri" w:cs="Arial"/>
                <w:color w:val="000000"/>
                <w:kern w:val="24"/>
                <w:lang w:eastAsia="en-GB"/>
              </w:rPr>
              <w:t>796</w:t>
            </w:r>
          </w:p>
        </w:tc>
        <w:tc>
          <w:tcPr>
            <w:tcW w:w="0" w:type="auto"/>
            <w:hideMark/>
          </w:tcPr>
          <w:p w14:paraId="5BF633D5" w14:textId="2E635522"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3.88</w:t>
            </w:r>
            <w:r w:rsidR="00803149">
              <w:rPr>
                <w:rFonts w:ascii="Calibri" w:eastAsia="Times New Roman" w:hAnsi="Calibri" w:cs="Arial"/>
                <w:color w:val="000000"/>
                <w:kern w:val="24"/>
                <w:lang w:eastAsia="en-GB"/>
              </w:rPr>
              <w:t>2</w:t>
            </w:r>
          </w:p>
        </w:tc>
        <w:tc>
          <w:tcPr>
            <w:tcW w:w="0" w:type="auto"/>
            <w:hideMark/>
          </w:tcPr>
          <w:p w14:paraId="0F2F5FB4" w14:textId="41A153D1"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6</w:t>
            </w:r>
            <w:r w:rsidR="00803149">
              <w:rPr>
                <w:rFonts w:ascii="Calibri" w:eastAsia="Times New Roman" w:hAnsi="Calibri" w:cs="Arial"/>
                <w:color w:val="000000"/>
                <w:kern w:val="24"/>
                <w:lang w:eastAsia="en-GB"/>
              </w:rPr>
              <w:t>69</w:t>
            </w:r>
          </w:p>
        </w:tc>
      </w:tr>
      <w:tr w:rsidR="002A6393" w:rsidRPr="002A6393" w14:paraId="011B77A2" w14:textId="77777777" w:rsidTr="008E6F40">
        <w:trPr>
          <w:trHeight w:val="217"/>
        </w:trPr>
        <w:tc>
          <w:tcPr>
            <w:cnfStyle w:val="001000000000" w:firstRow="0" w:lastRow="0" w:firstColumn="1" w:lastColumn="0" w:oddVBand="0" w:evenVBand="0" w:oddHBand="0" w:evenHBand="0" w:firstRowFirstColumn="0" w:firstRowLastColumn="0" w:lastRowFirstColumn="0" w:lastRowLastColumn="0"/>
            <w:tcW w:w="0" w:type="auto"/>
            <w:hideMark/>
          </w:tcPr>
          <w:p w14:paraId="2288486B" w14:textId="38B27921" w:rsidR="002A6393" w:rsidRPr="002A6393" w:rsidRDefault="002A6393" w:rsidP="002A6393">
            <w:pPr>
              <w:textAlignment w:val="bottom"/>
              <w:rPr>
                <w:rFonts w:ascii="Arial" w:eastAsia="Times New Roman" w:hAnsi="Arial" w:cs="Arial"/>
                <w:lang w:eastAsia="en-GB"/>
              </w:rPr>
            </w:pPr>
            <w:r w:rsidRPr="002A6393">
              <w:rPr>
                <w:rFonts w:ascii="Calibri" w:eastAsia="Times New Roman" w:hAnsi="Calibri" w:cs="Arial"/>
                <w:color w:val="000000" w:themeColor="text1"/>
                <w:kern w:val="24"/>
                <w:lang w:eastAsia="en-GB"/>
              </w:rPr>
              <w:t xml:space="preserve">Femoral </w:t>
            </w:r>
            <w:r w:rsidR="004D771A">
              <w:rPr>
                <w:rFonts w:ascii="Calibri" w:eastAsia="Times New Roman" w:hAnsi="Calibri" w:cs="Arial"/>
                <w:color w:val="000000" w:themeColor="text1"/>
                <w:kern w:val="24"/>
                <w:lang w:eastAsia="en-GB"/>
              </w:rPr>
              <w:t xml:space="preserve">neck </w:t>
            </w:r>
            <w:r w:rsidRPr="002A6393">
              <w:rPr>
                <w:rFonts w:ascii="Calibri" w:eastAsia="Times New Roman" w:hAnsi="Calibri" w:cs="Arial"/>
                <w:color w:val="000000" w:themeColor="text1"/>
                <w:kern w:val="24"/>
                <w:lang w:eastAsia="en-GB"/>
              </w:rPr>
              <w:t>BMD</w:t>
            </w:r>
            <w:r w:rsidR="000E0CCB">
              <w:rPr>
                <w:rFonts w:ascii="Calibri" w:eastAsia="Times New Roman" w:hAnsi="Calibri" w:cs="Arial"/>
                <w:color w:val="000000" w:themeColor="text1"/>
                <w:kern w:val="24"/>
                <w:lang w:eastAsia="en-GB"/>
              </w:rPr>
              <w:t xml:space="preserve"> (g/cm</w:t>
            </w:r>
            <w:r w:rsidR="000E0CCB" w:rsidRPr="000E0CCB">
              <w:rPr>
                <w:rFonts w:ascii="Calibri" w:eastAsia="Times New Roman" w:hAnsi="Calibri" w:cs="Arial"/>
                <w:color w:val="000000" w:themeColor="text1"/>
                <w:kern w:val="24"/>
                <w:vertAlign w:val="superscript"/>
                <w:lang w:eastAsia="en-GB"/>
              </w:rPr>
              <w:t>2</w:t>
            </w:r>
            <w:r w:rsidR="000E0CCB">
              <w:rPr>
                <w:rFonts w:ascii="Calibri" w:eastAsia="Times New Roman" w:hAnsi="Calibri" w:cs="Arial"/>
                <w:color w:val="000000" w:themeColor="text1"/>
                <w:kern w:val="24"/>
                <w:lang w:eastAsia="en-GB"/>
              </w:rPr>
              <w:t>)</w:t>
            </w:r>
          </w:p>
        </w:tc>
        <w:tc>
          <w:tcPr>
            <w:tcW w:w="0" w:type="auto"/>
            <w:hideMark/>
          </w:tcPr>
          <w:p w14:paraId="614EED69" w14:textId="44B21575"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80</w:t>
            </w:r>
            <w:r w:rsidR="00172FBC">
              <w:rPr>
                <w:rFonts w:ascii="Calibri" w:eastAsia="Times New Roman" w:hAnsi="Calibri" w:cs="Arial"/>
                <w:color w:val="000000"/>
                <w:kern w:val="24"/>
                <w:lang w:eastAsia="en-GB"/>
              </w:rPr>
              <w:t>3</w:t>
            </w:r>
          </w:p>
        </w:tc>
        <w:tc>
          <w:tcPr>
            <w:tcW w:w="0" w:type="auto"/>
            <w:hideMark/>
          </w:tcPr>
          <w:p w14:paraId="2BF6CC5B" w14:textId="7EEDF22E"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13</w:t>
            </w:r>
            <w:r w:rsidR="00172FBC">
              <w:rPr>
                <w:rFonts w:ascii="Calibri" w:eastAsia="Times New Roman" w:hAnsi="Calibri" w:cs="Arial"/>
                <w:color w:val="000000"/>
                <w:kern w:val="24"/>
                <w:lang w:eastAsia="en-GB"/>
              </w:rPr>
              <w:t>0</w:t>
            </w:r>
          </w:p>
        </w:tc>
        <w:tc>
          <w:tcPr>
            <w:tcW w:w="0" w:type="auto"/>
            <w:hideMark/>
          </w:tcPr>
          <w:p w14:paraId="360A9886" w14:textId="24925C36"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85</w:t>
            </w:r>
            <w:r w:rsidR="00803149">
              <w:rPr>
                <w:rFonts w:ascii="Calibri" w:eastAsia="Times New Roman" w:hAnsi="Calibri" w:cs="Arial"/>
                <w:color w:val="000000"/>
                <w:kern w:val="24"/>
                <w:lang w:eastAsia="en-GB"/>
              </w:rPr>
              <w:t>0</w:t>
            </w:r>
          </w:p>
        </w:tc>
        <w:tc>
          <w:tcPr>
            <w:tcW w:w="0" w:type="auto"/>
            <w:hideMark/>
          </w:tcPr>
          <w:p w14:paraId="4F8A21DF" w14:textId="1DE84DF3"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12</w:t>
            </w:r>
            <w:r w:rsidR="00803149">
              <w:rPr>
                <w:rFonts w:ascii="Calibri" w:eastAsia="Times New Roman" w:hAnsi="Calibri" w:cs="Arial"/>
                <w:color w:val="000000"/>
                <w:kern w:val="24"/>
                <w:lang w:eastAsia="en-GB"/>
              </w:rPr>
              <w:t>1</w:t>
            </w:r>
          </w:p>
        </w:tc>
        <w:tc>
          <w:tcPr>
            <w:tcW w:w="0" w:type="auto"/>
            <w:hideMark/>
          </w:tcPr>
          <w:p w14:paraId="01425603" w14:textId="6519431A"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7</w:t>
            </w:r>
            <w:r w:rsidR="00803149">
              <w:rPr>
                <w:rFonts w:ascii="Calibri" w:eastAsia="Times New Roman" w:hAnsi="Calibri" w:cs="Arial"/>
                <w:color w:val="000000"/>
                <w:kern w:val="24"/>
                <w:lang w:eastAsia="en-GB"/>
              </w:rPr>
              <w:t>57</w:t>
            </w:r>
          </w:p>
        </w:tc>
        <w:tc>
          <w:tcPr>
            <w:tcW w:w="0" w:type="auto"/>
            <w:hideMark/>
          </w:tcPr>
          <w:p w14:paraId="68EA5714" w14:textId="4B3DA882"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0.12</w:t>
            </w:r>
            <w:r w:rsidR="00803149">
              <w:rPr>
                <w:rFonts w:ascii="Calibri" w:eastAsia="Times New Roman" w:hAnsi="Calibri" w:cs="Arial"/>
                <w:color w:val="000000"/>
                <w:kern w:val="24"/>
                <w:lang w:eastAsia="en-GB"/>
              </w:rPr>
              <w:t>1</w:t>
            </w:r>
          </w:p>
        </w:tc>
      </w:tr>
      <w:tr w:rsidR="002A6393" w:rsidRPr="002A6393" w14:paraId="2815CD98" w14:textId="77777777" w:rsidTr="008E6F40">
        <w:trPr>
          <w:trHeight w:val="207"/>
        </w:trPr>
        <w:tc>
          <w:tcPr>
            <w:cnfStyle w:val="001000000000" w:firstRow="0" w:lastRow="0" w:firstColumn="1" w:lastColumn="0" w:oddVBand="0" w:evenVBand="0" w:oddHBand="0" w:evenHBand="0" w:firstRowFirstColumn="0" w:firstRowLastColumn="0" w:lastRowFirstColumn="0" w:lastRowLastColumn="0"/>
            <w:tcW w:w="0" w:type="auto"/>
            <w:hideMark/>
          </w:tcPr>
          <w:p w14:paraId="15C926DE" w14:textId="77777777" w:rsidR="002A6393" w:rsidRPr="002A6393" w:rsidRDefault="002A6393" w:rsidP="002A6393">
            <w:pPr>
              <w:rPr>
                <w:rFonts w:ascii="Arial" w:eastAsia="Times New Roman" w:hAnsi="Arial" w:cs="Arial"/>
                <w:lang w:eastAsia="en-GB"/>
              </w:rPr>
            </w:pPr>
          </w:p>
        </w:tc>
        <w:tc>
          <w:tcPr>
            <w:tcW w:w="0" w:type="auto"/>
            <w:hideMark/>
          </w:tcPr>
          <w:p w14:paraId="60E4E226"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eastAsia="en-GB"/>
              </w:rPr>
            </w:pPr>
            <w:r w:rsidRPr="002A6393">
              <w:rPr>
                <w:rFonts w:ascii="Calibri" w:eastAsia="Times New Roman" w:hAnsi="Calibri" w:cs="Arial"/>
                <w:b/>
                <w:color w:val="000000" w:themeColor="text1"/>
                <w:kern w:val="24"/>
                <w:lang w:eastAsia="en-GB"/>
              </w:rPr>
              <w:t>N</w:t>
            </w:r>
          </w:p>
        </w:tc>
        <w:tc>
          <w:tcPr>
            <w:tcW w:w="0" w:type="auto"/>
            <w:hideMark/>
          </w:tcPr>
          <w:p w14:paraId="47C4A66E"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eastAsia="en-GB"/>
              </w:rPr>
            </w:pPr>
            <w:r w:rsidRPr="002A6393">
              <w:rPr>
                <w:rFonts w:ascii="Calibri" w:eastAsia="Times New Roman" w:hAnsi="Calibri" w:cs="Arial"/>
                <w:b/>
                <w:color w:val="000000" w:themeColor="text1"/>
                <w:kern w:val="24"/>
                <w:lang w:eastAsia="en-GB"/>
              </w:rPr>
              <w:t>%</w:t>
            </w:r>
          </w:p>
        </w:tc>
        <w:tc>
          <w:tcPr>
            <w:tcW w:w="0" w:type="auto"/>
            <w:hideMark/>
          </w:tcPr>
          <w:p w14:paraId="5E31AB37"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eastAsia="en-GB"/>
              </w:rPr>
            </w:pPr>
            <w:r w:rsidRPr="002A6393">
              <w:rPr>
                <w:rFonts w:ascii="Calibri" w:eastAsia="Times New Roman" w:hAnsi="Calibri" w:cs="Arial"/>
                <w:b/>
                <w:color w:val="000000" w:themeColor="text1"/>
                <w:kern w:val="24"/>
                <w:lang w:eastAsia="en-GB"/>
              </w:rPr>
              <w:t>N</w:t>
            </w:r>
          </w:p>
        </w:tc>
        <w:tc>
          <w:tcPr>
            <w:tcW w:w="0" w:type="auto"/>
            <w:hideMark/>
          </w:tcPr>
          <w:p w14:paraId="32825458"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eastAsia="en-GB"/>
              </w:rPr>
            </w:pPr>
            <w:r w:rsidRPr="002A6393">
              <w:rPr>
                <w:rFonts w:ascii="Calibri" w:eastAsia="Times New Roman" w:hAnsi="Calibri" w:cs="Arial"/>
                <w:b/>
                <w:color w:val="000000" w:themeColor="text1"/>
                <w:kern w:val="24"/>
                <w:lang w:eastAsia="en-GB"/>
              </w:rPr>
              <w:t>%</w:t>
            </w:r>
          </w:p>
        </w:tc>
        <w:tc>
          <w:tcPr>
            <w:tcW w:w="0" w:type="auto"/>
            <w:hideMark/>
          </w:tcPr>
          <w:p w14:paraId="4CEA7502"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eastAsia="en-GB"/>
              </w:rPr>
            </w:pPr>
            <w:r w:rsidRPr="002A6393">
              <w:rPr>
                <w:rFonts w:ascii="Calibri" w:eastAsia="Times New Roman" w:hAnsi="Calibri" w:cs="Arial"/>
                <w:b/>
                <w:color w:val="000000" w:themeColor="text1"/>
                <w:kern w:val="24"/>
                <w:lang w:eastAsia="en-GB"/>
              </w:rPr>
              <w:t>N</w:t>
            </w:r>
          </w:p>
        </w:tc>
        <w:tc>
          <w:tcPr>
            <w:tcW w:w="0" w:type="auto"/>
            <w:hideMark/>
          </w:tcPr>
          <w:p w14:paraId="59979AAD"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eastAsia="en-GB"/>
              </w:rPr>
            </w:pPr>
            <w:r w:rsidRPr="002A6393">
              <w:rPr>
                <w:rFonts w:ascii="Calibri" w:eastAsia="Times New Roman" w:hAnsi="Calibri" w:cs="Arial"/>
                <w:b/>
                <w:color w:val="000000" w:themeColor="text1"/>
                <w:kern w:val="24"/>
                <w:lang w:eastAsia="en-GB"/>
              </w:rPr>
              <w:t>%</w:t>
            </w:r>
          </w:p>
        </w:tc>
      </w:tr>
      <w:tr w:rsidR="002A6393" w:rsidRPr="002A6393" w14:paraId="09F6DCB6" w14:textId="77777777" w:rsidTr="008E6F40">
        <w:trPr>
          <w:trHeight w:val="325"/>
        </w:trPr>
        <w:tc>
          <w:tcPr>
            <w:cnfStyle w:val="001000000000" w:firstRow="0" w:lastRow="0" w:firstColumn="1" w:lastColumn="0" w:oddVBand="0" w:evenVBand="0" w:oddHBand="0" w:evenHBand="0" w:firstRowFirstColumn="0" w:firstRowLastColumn="0" w:lastRowFirstColumn="0" w:lastRowLastColumn="0"/>
            <w:tcW w:w="0" w:type="auto"/>
            <w:hideMark/>
          </w:tcPr>
          <w:p w14:paraId="677D0586" w14:textId="77777777" w:rsidR="002A6393" w:rsidRPr="002A6393" w:rsidRDefault="002A6393" w:rsidP="002A6393">
            <w:pPr>
              <w:textAlignment w:val="bottom"/>
              <w:rPr>
                <w:rFonts w:ascii="Arial" w:eastAsia="Times New Roman" w:hAnsi="Arial" w:cs="Arial"/>
                <w:lang w:eastAsia="en-GB"/>
              </w:rPr>
            </w:pPr>
            <w:r w:rsidRPr="002A6393">
              <w:rPr>
                <w:rFonts w:ascii="Calibri" w:eastAsia="Times New Roman" w:hAnsi="Calibri" w:cs="Arial"/>
                <w:color w:val="000000" w:themeColor="text1"/>
                <w:kern w:val="24"/>
                <w:lang w:eastAsia="en-GB"/>
              </w:rPr>
              <w:t>Infant feeding</w:t>
            </w:r>
          </w:p>
        </w:tc>
        <w:tc>
          <w:tcPr>
            <w:tcW w:w="0" w:type="auto"/>
            <w:hideMark/>
          </w:tcPr>
          <w:p w14:paraId="4249E68E"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281EBF9C"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3EA99E56"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0C2C1AD8"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130E7C88"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2DCC1964"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r>
      <w:tr w:rsidR="002A6393" w:rsidRPr="002A6393" w14:paraId="21AAB37D" w14:textId="77777777" w:rsidTr="008E6F40">
        <w:trPr>
          <w:trHeight w:val="301"/>
        </w:trPr>
        <w:tc>
          <w:tcPr>
            <w:cnfStyle w:val="001000000000" w:firstRow="0" w:lastRow="0" w:firstColumn="1" w:lastColumn="0" w:oddVBand="0" w:evenVBand="0" w:oddHBand="0" w:evenHBand="0" w:firstRowFirstColumn="0" w:firstRowLastColumn="0" w:lastRowFirstColumn="0" w:lastRowLastColumn="0"/>
            <w:tcW w:w="0" w:type="auto"/>
            <w:hideMark/>
          </w:tcPr>
          <w:p w14:paraId="5E7DDB40" w14:textId="436AC98D" w:rsidR="002A6393" w:rsidRPr="002A6393" w:rsidRDefault="00EB1CF4" w:rsidP="002A6393">
            <w:pPr>
              <w:textAlignment w:val="bottom"/>
              <w:rPr>
                <w:rFonts w:ascii="Arial" w:eastAsia="Times New Roman" w:hAnsi="Arial" w:cs="Arial"/>
                <w:b w:val="0"/>
                <w:lang w:eastAsia="en-GB"/>
              </w:rPr>
            </w:pPr>
            <w:r>
              <w:rPr>
                <w:rFonts w:ascii="Calibri" w:eastAsia="Times New Roman" w:hAnsi="Calibri" w:cs="Arial"/>
                <w:b w:val="0"/>
                <w:color w:val="000000" w:themeColor="text1"/>
                <w:kern w:val="24"/>
                <w:lang w:eastAsia="en-GB"/>
              </w:rPr>
              <w:t>Breastmilk fed</w:t>
            </w:r>
          </w:p>
        </w:tc>
        <w:tc>
          <w:tcPr>
            <w:tcW w:w="0" w:type="auto"/>
            <w:hideMark/>
          </w:tcPr>
          <w:p w14:paraId="1D511BBD"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566</w:t>
            </w:r>
          </w:p>
        </w:tc>
        <w:tc>
          <w:tcPr>
            <w:tcW w:w="0" w:type="auto"/>
            <w:hideMark/>
          </w:tcPr>
          <w:p w14:paraId="4BA1F44E"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57.17</w:t>
            </w:r>
          </w:p>
        </w:tc>
        <w:tc>
          <w:tcPr>
            <w:tcW w:w="0" w:type="auto"/>
            <w:hideMark/>
          </w:tcPr>
          <w:p w14:paraId="1F263B97"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278</w:t>
            </w:r>
          </w:p>
        </w:tc>
        <w:tc>
          <w:tcPr>
            <w:tcW w:w="0" w:type="auto"/>
            <w:hideMark/>
          </w:tcPr>
          <w:p w14:paraId="18C8CEDF"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56.28</w:t>
            </w:r>
          </w:p>
        </w:tc>
        <w:tc>
          <w:tcPr>
            <w:tcW w:w="0" w:type="auto"/>
            <w:hideMark/>
          </w:tcPr>
          <w:p w14:paraId="6AB511A2"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288</w:t>
            </w:r>
          </w:p>
        </w:tc>
        <w:tc>
          <w:tcPr>
            <w:tcW w:w="0" w:type="auto"/>
            <w:hideMark/>
          </w:tcPr>
          <w:p w14:paraId="3F725EC6"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58.06</w:t>
            </w:r>
          </w:p>
        </w:tc>
      </w:tr>
      <w:tr w:rsidR="002A6393" w:rsidRPr="002A6393" w14:paraId="01C518E8" w14:textId="77777777" w:rsidTr="008E6F40">
        <w:trPr>
          <w:trHeight w:val="277"/>
        </w:trPr>
        <w:tc>
          <w:tcPr>
            <w:cnfStyle w:val="001000000000" w:firstRow="0" w:lastRow="0" w:firstColumn="1" w:lastColumn="0" w:oddVBand="0" w:evenVBand="0" w:oddHBand="0" w:evenHBand="0" w:firstRowFirstColumn="0" w:firstRowLastColumn="0" w:lastRowFirstColumn="0" w:lastRowLastColumn="0"/>
            <w:tcW w:w="0" w:type="auto"/>
            <w:hideMark/>
          </w:tcPr>
          <w:p w14:paraId="2CB488EB" w14:textId="45941349" w:rsidR="002A6393" w:rsidRPr="002A6393" w:rsidRDefault="00EB1CF4" w:rsidP="002A6393">
            <w:pPr>
              <w:textAlignment w:val="bottom"/>
              <w:rPr>
                <w:rFonts w:ascii="Arial" w:eastAsia="Times New Roman" w:hAnsi="Arial" w:cs="Arial"/>
                <w:b w:val="0"/>
                <w:lang w:eastAsia="en-GB"/>
              </w:rPr>
            </w:pPr>
            <w:r>
              <w:rPr>
                <w:rFonts w:ascii="Calibri" w:eastAsia="Times New Roman" w:hAnsi="Calibri" w:cs="Arial"/>
                <w:b w:val="0"/>
                <w:color w:val="000000" w:themeColor="text1"/>
                <w:kern w:val="24"/>
                <w:lang w:eastAsia="en-GB"/>
              </w:rPr>
              <w:t>Bottle +/- breastfed</w:t>
            </w:r>
          </w:p>
        </w:tc>
        <w:tc>
          <w:tcPr>
            <w:tcW w:w="0" w:type="auto"/>
            <w:hideMark/>
          </w:tcPr>
          <w:p w14:paraId="24F5764A"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424</w:t>
            </w:r>
          </w:p>
        </w:tc>
        <w:tc>
          <w:tcPr>
            <w:tcW w:w="0" w:type="auto"/>
            <w:hideMark/>
          </w:tcPr>
          <w:p w14:paraId="77C7C354"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42.83</w:t>
            </w:r>
          </w:p>
        </w:tc>
        <w:tc>
          <w:tcPr>
            <w:tcW w:w="0" w:type="auto"/>
            <w:hideMark/>
          </w:tcPr>
          <w:p w14:paraId="459D7489"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216</w:t>
            </w:r>
          </w:p>
        </w:tc>
        <w:tc>
          <w:tcPr>
            <w:tcW w:w="0" w:type="auto"/>
            <w:hideMark/>
          </w:tcPr>
          <w:p w14:paraId="448C91E6"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43.72</w:t>
            </w:r>
          </w:p>
        </w:tc>
        <w:tc>
          <w:tcPr>
            <w:tcW w:w="0" w:type="auto"/>
            <w:hideMark/>
          </w:tcPr>
          <w:p w14:paraId="5FC5EE22"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208</w:t>
            </w:r>
          </w:p>
        </w:tc>
        <w:tc>
          <w:tcPr>
            <w:tcW w:w="0" w:type="auto"/>
            <w:hideMark/>
          </w:tcPr>
          <w:p w14:paraId="474D766D"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41.94</w:t>
            </w:r>
          </w:p>
        </w:tc>
      </w:tr>
      <w:tr w:rsidR="002A6393" w:rsidRPr="002A6393" w14:paraId="10810731" w14:textId="77777777" w:rsidTr="008E6F40">
        <w:trPr>
          <w:trHeight w:val="277"/>
        </w:trPr>
        <w:tc>
          <w:tcPr>
            <w:cnfStyle w:val="001000000000" w:firstRow="0" w:lastRow="0" w:firstColumn="1" w:lastColumn="0" w:oddVBand="0" w:evenVBand="0" w:oddHBand="0" w:evenHBand="0" w:firstRowFirstColumn="0" w:firstRowLastColumn="0" w:lastRowFirstColumn="0" w:lastRowLastColumn="0"/>
            <w:tcW w:w="0" w:type="auto"/>
            <w:hideMark/>
          </w:tcPr>
          <w:p w14:paraId="01591F94" w14:textId="7590C99D" w:rsidR="002A6393" w:rsidRPr="002A6393" w:rsidRDefault="008D55A9" w:rsidP="002A6393">
            <w:pPr>
              <w:textAlignment w:val="bottom"/>
              <w:rPr>
                <w:rFonts w:ascii="Arial" w:eastAsia="Times New Roman" w:hAnsi="Arial" w:cs="Arial"/>
                <w:lang w:eastAsia="en-GB"/>
              </w:rPr>
            </w:pPr>
            <w:r>
              <w:rPr>
                <w:rFonts w:ascii="Calibri" w:eastAsia="Times New Roman" w:hAnsi="Calibri" w:cs="Arial"/>
                <w:color w:val="000000" w:themeColor="text1"/>
                <w:kern w:val="24"/>
                <w:lang w:eastAsia="en-GB"/>
              </w:rPr>
              <w:t>Ever smoked regularly</w:t>
            </w:r>
          </w:p>
        </w:tc>
        <w:tc>
          <w:tcPr>
            <w:tcW w:w="0" w:type="auto"/>
            <w:hideMark/>
          </w:tcPr>
          <w:p w14:paraId="531D1316"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1D7204CF"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3A2F4D6B"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43B9E201"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4D201BED"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63DC2B96"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r>
      <w:tr w:rsidR="002A6393" w:rsidRPr="002A6393" w14:paraId="382A654F" w14:textId="77777777" w:rsidTr="008E6F40">
        <w:trPr>
          <w:trHeight w:val="247"/>
        </w:trPr>
        <w:tc>
          <w:tcPr>
            <w:cnfStyle w:val="001000000000" w:firstRow="0" w:lastRow="0" w:firstColumn="1" w:lastColumn="0" w:oddVBand="0" w:evenVBand="0" w:oddHBand="0" w:evenHBand="0" w:firstRowFirstColumn="0" w:firstRowLastColumn="0" w:lastRowFirstColumn="0" w:lastRowLastColumn="0"/>
            <w:tcW w:w="0" w:type="auto"/>
            <w:hideMark/>
          </w:tcPr>
          <w:p w14:paraId="40FD9348" w14:textId="77777777" w:rsidR="002A6393" w:rsidRPr="002A6393" w:rsidRDefault="002A6393" w:rsidP="002A6393">
            <w:pPr>
              <w:textAlignment w:val="bottom"/>
              <w:rPr>
                <w:rFonts w:ascii="Arial" w:eastAsia="Times New Roman" w:hAnsi="Arial" w:cs="Arial"/>
                <w:b w:val="0"/>
                <w:lang w:eastAsia="en-GB"/>
              </w:rPr>
            </w:pPr>
            <w:r w:rsidRPr="002A6393">
              <w:rPr>
                <w:rFonts w:ascii="Calibri" w:eastAsia="Times New Roman" w:hAnsi="Calibri" w:cs="Arial"/>
                <w:b w:val="0"/>
                <w:color w:val="000000" w:themeColor="text1"/>
                <w:kern w:val="24"/>
                <w:lang w:eastAsia="en-GB"/>
              </w:rPr>
              <w:t>No</w:t>
            </w:r>
          </w:p>
        </w:tc>
        <w:tc>
          <w:tcPr>
            <w:tcW w:w="0" w:type="auto"/>
            <w:hideMark/>
          </w:tcPr>
          <w:p w14:paraId="5B07F8A3"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476</w:t>
            </w:r>
          </w:p>
        </w:tc>
        <w:tc>
          <w:tcPr>
            <w:tcW w:w="0" w:type="auto"/>
            <w:hideMark/>
          </w:tcPr>
          <w:p w14:paraId="5BDA69FE"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47.79</w:t>
            </w:r>
          </w:p>
        </w:tc>
        <w:tc>
          <w:tcPr>
            <w:tcW w:w="0" w:type="auto"/>
            <w:hideMark/>
          </w:tcPr>
          <w:p w14:paraId="65211AE0"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67</w:t>
            </w:r>
          </w:p>
        </w:tc>
        <w:tc>
          <w:tcPr>
            <w:tcW w:w="0" w:type="auto"/>
            <w:hideMark/>
          </w:tcPr>
          <w:p w14:paraId="4210E8E7"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33.53</w:t>
            </w:r>
          </w:p>
        </w:tc>
        <w:tc>
          <w:tcPr>
            <w:tcW w:w="0" w:type="auto"/>
            <w:hideMark/>
          </w:tcPr>
          <w:p w14:paraId="1DC3C47B"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309</w:t>
            </w:r>
          </w:p>
        </w:tc>
        <w:tc>
          <w:tcPr>
            <w:tcW w:w="0" w:type="auto"/>
            <w:hideMark/>
          </w:tcPr>
          <w:p w14:paraId="7A555EFF"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62.05</w:t>
            </w:r>
          </w:p>
        </w:tc>
      </w:tr>
      <w:tr w:rsidR="002A6393" w:rsidRPr="002A6393" w14:paraId="0FC4FEDF" w14:textId="77777777" w:rsidTr="008E6F40">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4D7D472A" w14:textId="77777777" w:rsidR="002A6393" w:rsidRPr="002A6393" w:rsidRDefault="002A6393" w:rsidP="002A6393">
            <w:pPr>
              <w:textAlignment w:val="bottom"/>
              <w:rPr>
                <w:rFonts w:ascii="Arial" w:eastAsia="Times New Roman" w:hAnsi="Arial" w:cs="Arial"/>
                <w:b w:val="0"/>
                <w:lang w:eastAsia="en-GB"/>
              </w:rPr>
            </w:pPr>
            <w:r w:rsidRPr="002A6393">
              <w:rPr>
                <w:rFonts w:ascii="Calibri" w:eastAsia="Times New Roman" w:hAnsi="Calibri" w:cs="Arial"/>
                <w:b w:val="0"/>
                <w:color w:val="000000" w:themeColor="text1"/>
                <w:kern w:val="24"/>
                <w:lang w:eastAsia="en-GB"/>
              </w:rPr>
              <w:t>Yes</w:t>
            </w:r>
          </w:p>
        </w:tc>
        <w:tc>
          <w:tcPr>
            <w:tcW w:w="0" w:type="auto"/>
            <w:hideMark/>
          </w:tcPr>
          <w:p w14:paraId="5A1FEA53"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520</w:t>
            </w:r>
          </w:p>
        </w:tc>
        <w:tc>
          <w:tcPr>
            <w:tcW w:w="0" w:type="auto"/>
            <w:hideMark/>
          </w:tcPr>
          <w:p w14:paraId="156D6AB7"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52.21</w:t>
            </w:r>
          </w:p>
        </w:tc>
        <w:tc>
          <w:tcPr>
            <w:tcW w:w="0" w:type="auto"/>
            <w:hideMark/>
          </w:tcPr>
          <w:p w14:paraId="21A3ABED"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331</w:t>
            </w:r>
          </w:p>
        </w:tc>
        <w:tc>
          <w:tcPr>
            <w:tcW w:w="0" w:type="auto"/>
            <w:hideMark/>
          </w:tcPr>
          <w:p w14:paraId="1F07547A"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66.47</w:t>
            </w:r>
          </w:p>
        </w:tc>
        <w:tc>
          <w:tcPr>
            <w:tcW w:w="0" w:type="auto"/>
            <w:hideMark/>
          </w:tcPr>
          <w:p w14:paraId="77409AB1"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89</w:t>
            </w:r>
          </w:p>
        </w:tc>
        <w:tc>
          <w:tcPr>
            <w:tcW w:w="0" w:type="auto"/>
            <w:hideMark/>
          </w:tcPr>
          <w:p w14:paraId="047B785B"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37.95</w:t>
            </w:r>
          </w:p>
        </w:tc>
      </w:tr>
      <w:tr w:rsidR="00172FBC" w:rsidRPr="002A6393" w14:paraId="044C6861" w14:textId="77777777" w:rsidTr="008E6F40">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0CDF7476" w14:textId="041B5C15" w:rsidR="00172FBC" w:rsidRPr="00132743" w:rsidRDefault="00172FBC" w:rsidP="002A6393">
            <w:pPr>
              <w:spacing w:after="200" w:line="276" w:lineRule="auto"/>
              <w:textAlignment w:val="bottom"/>
              <w:rPr>
                <w:rFonts w:ascii="Calibri" w:eastAsia="Times New Roman" w:hAnsi="Calibri" w:cs="Arial"/>
                <w:color w:val="000000" w:themeColor="text1"/>
                <w:kern w:val="24"/>
                <w:vertAlign w:val="superscript"/>
                <w:lang w:eastAsia="en-GB"/>
              </w:rPr>
            </w:pPr>
            <w:r w:rsidRPr="00172FBC">
              <w:rPr>
                <w:rFonts w:ascii="Calibri" w:eastAsia="Times New Roman" w:hAnsi="Calibri" w:cs="Arial"/>
                <w:color w:val="000000" w:themeColor="text1"/>
                <w:kern w:val="24"/>
                <w:lang w:eastAsia="en-GB"/>
              </w:rPr>
              <w:t>BMI (kg/m</w:t>
            </w:r>
            <w:r w:rsidRPr="00172FBC">
              <w:rPr>
                <w:rFonts w:ascii="Calibri" w:eastAsia="Times New Roman" w:hAnsi="Calibri" w:cs="Arial"/>
                <w:color w:val="000000" w:themeColor="text1"/>
                <w:kern w:val="24"/>
                <w:vertAlign w:val="superscript"/>
                <w:lang w:eastAsia="en-GB"/>
              </w:rPr>
              <w:t>2</w:t>
            </w:r>
            <w:r w:rsidRPr="00172FBC">
              <w:rPr>
                <w:rFonts w:ascii="Calibri" w:eastAsia="Times New Roman" w:hAnsi="Calibri" w:cs="Arial"/>
                <w:color w:val="000000" w:themeColor="text1"/>
                <w:kern w:val="24"/>
                <w:lang w:eastAsia="en-GB"/>
              </w:rPr>
              <w:t>)</w:t>
            </w:r>
            <w:r w:rsidR="003C48EF">
              <w:rPr>
                <w:rFonts w:ascii="Calibri" w:eastAsia="Times New Roman" w:hAnsi="Calibri" w:cs="Arial"/>
                <w:color w:val="000000" w:themeColor="text1"/>
                <w:kern w:val="24"/>
                <w:vertAlign w:val="superscript"/>
                <w:lang w:eastAsia="en-GB"/>
              </w:rPr>
              <w:t>1</w:t>
            </w:r>
          </w:p>
        </w:tc>
        <w:tc>
          <w:tcPr>
            <w:tcW w:w="0" w:type="auto"/>
          </w:tcPr>
          <w:p w14:paraId="73839ACC" w14:textId="77777777" w:rsidR="00172FBC" w:rsidRPr="002A6393" w:rsidRDefault="00172FBC"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p>
        </w:tc>
        <w:tc>
          <w:tcPr>
            <w:tcW w:w="0" w:type="auto"/>
          </w:tcPr>
          <w:p w14:paraId="1AD66C56" w14:textId="77777777" w:rsidR="00172FBC" w:rsidRPr="002A6393" w:rsidRDefault="00172FBC"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p>
        </w:tc>
        <w:tc>
          <w:tcPr>
            <w:tcW w:w="0" w:type="auto"/>
          </w:tcPr>
          <w:p w14:paraId="2F06EC32" w14:textId="77777777" w:rsidR="00172FBC" w:rsidRPr="002A6393" w:rsidRDefault="00172FBC"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p>
        </w:tc>
        <w:tc>
          <w:tcPr>
            <w:tcW w:w="0" w:type="auto"/>
          </w:tcPr>
          <w:p w14:paraId="37A0028C" w14:textId="77777777" w:rsidR="00172FBC" w:rsidRPr="002A6393" w:rsidRDefault="00172FBC"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p>
        </w:tc>
        <w:tc>
          <w:tcPr>
            <w:tcW w:w="0" w:type="auto"/>
          </w:tcPr>
          <w:p w14:paraId="108E7A2C" w14:textId="77777777" w:rsidR="00172FBC" w:rsidRPr="002A6393" w:rsidRDefault="00172FBC"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p>
        </w:tc>
        <w:tc>
          <w:tcPr>
            <w:tcW w:w="0" w:type="auto"/>
          </w:tcPr>
          <w:p w14:paraId="44F19E22" w14:textId="77777777" w:rsidR="00172FBC" w:rsidRPr="002A6393" w:rsidRDefault="00172FBC"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kern w:val="24"/>
                <w:lang w:eastAsia="en-GB"/>
              </w:rPr>
            </w:pPr>
          </w:p>
        </w:tc>
      </w:tr>
      <w:tr w:rsidR="00172FBC" w:rsidRPr="002A6393" w14:paraId="106339B4" w14:textId="77777777" w:rsidTr="008E6F40">
        <w:trPr>
          <w:trHeight w:val="242"/>
        </w:trPr>
        <w:tc>
          <w:tcPr>
            <w:cnfStyle w:val="001000000000" w:firstRow="0" w:lastRow="0" w:firstColumn="1" w:lastColumn="0" w:oddVBand="0" w:evenVBand="0" w:oddHBand="0" w:evenHBand="0" w:firstRowFirstColumn="0" w:firstRowLastColumn="0" w:lastRowFirstColumn="0" w:lastRowLastColumn="0"/>
            <w:tcW w:w="0" w:type="auto"/>
          </w:tcPr>
          <w:p w14:paraId="11905772" w14:textId="572544E7" w:rsidR="00172FBC" w:rsidRPr="003C48EF" w:rsidRDefault="003C48EF" w:rsidP="002A6393">
            <w:pPr>
              <w:textAlignment w:val="bottom"/>
              <w:rPr>
                <w:rFonts w:ascii="Calibri" w:eastAsia="Times New Roman" w:hAnsi="Calibri" w:cs="Arial"/>
                <w:b w:val="0"/>
                <w:color w:val="000000" w:themeColor="text1"/>
                <w:kern w:val="24"/>
                <w:lang w:eastAsia="en-GB"/>
              </w:rPr>
            </w:pPr>
            <w:r w:rsidRPr="003C48EF">
              <w:rPr>
                <w:rFonts w:ascii="Calibri" w:eastAsia="Times New Roman" w:hAnsi="Calibri" w:cs="Arial"/>
                <w:b w:val="0"/>
                <w:color w:val="000000" w:themeColor="text1"/>
                <w:kern w:val="24"/>
                <w:lang w:eastAsia="en-GB"/>
              </w:rPr>
              <w:lastRenderedPageBreak/>
              <w:t>Low</w:t>
            </w:r>
          </w:p>
        </w:tc>
        <w:tc>
          <w:tcPr>
            <w:tcW w:w="0" w:type="auto"/>
          </w:tcPr>
          <w:p w14:paraId="69777B44" w14:textId="0670CF4A"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sidRPr="00132743">
              <w:rPr>
                <w:rFonts w:eastAsia="Times New Roman" w:cs="Arial"/>
                <w:lang w:eastAsia="en-GB"/>
              </w:rPr>
              <w:t>349</w:t>
            </w:r>
          </w:p>
        </w:tc>
        <w:tc>
          <w:tcPr>
            <w:tcW w:w="0" w:type="auto"/>
          </w:tcPr>
          <w:p w14:paraId="27C0CB27" w14:textId="3536D90D"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35.04</w:t>
            </w:r>
          </w:p>
        </w:tc>
        <w:tc>
          <w:tcPr>
            <w:tcW w:w="0" w:type="auto"/>
          </w:tcPr>
          <w:p w14:paraId="2A3E5CC7" w14:textId="199F0162"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171</w:t>
            </w:r>
          </w:p>
        </w:tc>
        <w:tc>
          <w:tcPr>
            <w:tcW w:w="0" w:type="auto"/>
          </w:tcPr>
          <w:p w14:paraId="357A0E51" w14:textId="735CAFB7"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34.34</w:t>
            </w:r>
          </w:p>
        </w:tc>
        <w:tc>
          <w:tcPr>
            <w:tcW w:w="0" w:type="auto"/>
          </w:tcPr>
          <w:p w14:paraId="268412F8" w14:textId="69A50EC9"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178</w:t>
            </w:r>
          </w:p>
        </w:tc>
        <w:tc>
          <w:tcPr>
            <w:tcW w:w="0" w:type="auto"/>
          </w:tcPr>
          <w:p w14:paraId="33D869E5" w14:textId="379F17E0"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35.74</w:t>
            </w:r>
          </w:p>
        </w:tc>
      </w:tr>
      <w:tr w:rsidR="00172FBC" w:rsidRPr="002A6393" w14:paraId="69C19B0A" w14:textId="77777777" w:rsidTr="008E6F40">
        <w:trPr>
          <w:trHeight w:val="242"/>
        </w:trPr>
        <w:tc>
          <w:tcPr>
            <w:cnfStyle w:val="001000000000" w:firstRow="0" w:lastRow="0" w:firstColumn="1" w:lastColumn="0" w:oddVBand="0" w:evenVBand="0" w:oddHBand="0" w:evenHBand="0" w:firstRowFirstColumn="0" w:firstRowLastColumn="0" w:lastRowFirstColumn="0" w:lastRowLastColumn="0"/>
            <w:tcW w:w="0" w:type="auto"/>
          </w:tcPr>
          <w:p w14:paraId="76AB59B3" w14:textId="617C33A5" w:rsidR="00172FBC" w:rsidRPr="003C48EF" w:rsidRDefault="003C48EF" w:rsidP="002A6393">
            <w:pPr>
              <w:textAlignment w:val="bottom"/>
              <w:rPr>
                <w:rFonts w:ascii="Calibri" w:eastAsia="Times New Roman" w:hAnsi="Calibri" w:cs="Arial"/>
                <w:b w:val="0"/>
                <w:color w:val="000000" w:themeColor="text1"/>
                <w:kern w:val="24"/>
                <w:lang w:eastAsia="en-GB"/>
              </w:rPr>
            </w:pPr>
            <w:r w:rsidRPr="003C48EF">
              <w:rPr>
                <w:rFonts w:ascii="Calibri" w:eastAsia="Times New Roman" w:hAnsi="Calibri" w:cs="Arial"/>
                <w:b w:val="0"/>
                <w:color w:val="000000" w:themeColor="text1"/>
                <w:kern w:val="24"/>
                <w:lang w:eastAsia="en-GB"/>
              </w:rPr>
              <w:t>Normal</w:t>
            </w:r>
          </w:p>
        </w:tc>
        <w:tc>
          <w:tcPr>
            <w:tcW w:w="0" w:type="auto"/>
          </w:tcPr>
          <w:p w14:paraId="269D22E9" w14:textId="675D1BAA"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335</w:t>
            </w:r>
          </w:p>
        </w:tc>
        <w:tc>
          <w:tcPr>
            <w:tcW w:w="0" w:type="auto"/>
          </w:tcPr>
          <w:p w14:paraId="75511A49" w14:textId="1431AADB"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33.63</w:t>
            </w:r>
          </w:p>
        </w:tc>
        <w:tc>
          <w:tcPr>
            <w:tcW w:w="0" w:type="auto"/>
          </w:tcPr>
          <w:p w14:paraId="436A53F6" w14:textId="0404BC8F"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176</w:t>
            </w:r>
          </w:p>
        </w:tc>
        <w:tc>
          <w:tcPr>
            <w:tcW w:w="0" w:type="auto"/>
          </w:tcPr>
          <w:p w14:paraId="6123DE5B" w14:textId="45CDE276"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35.34</w:t>
            </w:r>
          </w:p>
        </w:tc>
        <w:tc>
          <w:tcPr>
            <w:tcW w:w="0" w:type="auto"/>
          </w:tcPr>
          <w:p w14:paraId="381628AB" w14:textId="7C352CD4"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159</w:t>
            </w:r>
          </w:p>
        </w:tc>
        <w:tc>
          <w:tcPr>
            <w:tcW w:w="0" w:type="auto"/>
          </w:tcPr>
          <w:p w14:paraId="4522F945" w14:textId="6D63B700"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31.93</w:t>
            </w:r>
          </w:p>
        </w:tc>
      </w:tr>
      <w:tr w:rsidR="00172FBC" w:rsidRPr="002A6393" w14:paraId="4AB0B88B" w14:textId="77777777" w:rsidTr="008E6F40">
        <w:trPr>
          <w:trHeight w:val="242"/>
        </w:trPr>
        <w:tc>
          <w:tcPr>
            <w:cnfStyle w:val="001000000000" w:firstRow="0" w:lastRow="0" w:firstColumn="1" w:lastColumn="0" w:oddVBand="0" w:evenVBand="0" w:oddHBand="0" w:evenHBand="0" w:firstRowFirstColumn="0" w:firstRowLastColumn="0" w:lastRowFirstColumn="0" w:lastRowLastColumn="0"/>
            <w:tcW w:w="0" w:type="auto"/>
          </w:tcPr>
          <w:p w14:paraId="375826D0" w14:textId="41FFAEF7" w:rsidR="00172FBC" w:rsidRPr="003C48EF" w:rsidRDefault="003C48EF" w:rsidP="002A6393">
            <w:pPr>
              <w:textAlignment w:val="bottom"/>
              <w:rPr>
                <w:rFonts w:ascii="Calibri" w:eastAsia="Times New Roman" w:hAnsi="Calibri" w:cs="Arial"/>
                <w:b w:val="0"/>
                <w:color w:val="000000" w:themeColor="text1"/>
                <w:kern w:val="24"/>
                <w:lang w:eastAsia="en-GB"/>
              </w:rPr>
            </w:pPr>
            <w:r w:rsidRPr="003C48EF">
              <w:rPr>
                <w:rFonts w:ascii="Calibri" w:eastAsia="Times New Roman" w:hAnsi="Calibri" w:cs="Arial"/>
                <w:b w:val="0"/>
                <w:color w:val="000000" w:themeColor="text1"/>
                <w:kern w:val="24"/>
                <w:lang w:eastAsia="en-GB"/>
              </w:rPr>
              <w:t>High</w:t>
            </w:r>
          </w:p>
        </w:tc>
        <w:tc>
          <w:tcPr>
            <w:tcW w:w="0" w:type="auto"/>
          </w:tcPr>
          <w:p w14:paraId="4BD5C191" w14:textId="79FB3540"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312</w:t>
            </w:r>
          </w:p>
        </w:tc>
        <w:tc>
          <w:tcPr>
            <w:tcW w:w="0" w:type="auto"/>
          </w:tcPr>
          <w:p w14:paraId="626FC6DE" w14:textId="507452F2"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31.33</w:t>
            </w:r>
          </w:p>
        </w:tc>
        <w:tc>
          <w:tcPr>
            <w:tcW w:w="0" w:type="auto"/>
          </w:tcPr>
          <w:p w14:paraId="752D21C4" w14:textId="44C27704"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151</w:t>
            </w:r>
          </w:p>
        </w:tc>
        <w:tc>
          <w:tcPr>
            <w:tcW w:w="0" w:type="auto"/>
          </w:tcPr>
          <w:p w14:paraId="5F75445A" w14:textId="0675A0C3"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30.32</w:t>
            </w:r>
          </w:p>
        </w:tc>
        <w:tc>
          <w:tcPr>
            <w:tcW w:w="0" w:type="auto"/>
          </w:tcPr>
          <w:p w14:paraId="30CC1CF8" w14:textId="1F05ABDE"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161</w:t>
            </w:r>
          </w:p>
        </w:tc>
        <w:tc>
          <w:tcPr>
            <w:tcW w:w="0" w:type="auto"/>
          </w:tcPr>
          <w:p w14:paraId="21801BA1" w14:textId="257077E8" w:rsidR="00172FBC" w:rsidRPr="00132743" w:rsidRDefault="00803149" w:rsidP="00132743">
            <w:pPr>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Pr>
                <w:rFonts w:eastAsia="Times New Roman" w:cs="Arial"/>
                <w:lang w:eastAsia="en-GB"/>
              </w:rPr>
              <w:t>32.33</w:t>
            </w:r>
          </w:p>
        </w:tc>
      </w:tr>
      <w:tr w:rsidR="002A6393" w:rsidRPr="002A6393" w14:paraId="45E51083" w14:textId="77777777" w:rsidTr="008E6F40">
        <w:trPr>
          <w:trHeight w:val="242"/>
        </w:trPr>
        <w:tc>
          <w:tcPr>
            <w:cnfStyle w:val="001000000000" w:firstRow="0" w:lastRow="0" w:firstColumn="1" w:lastColumn="0" w:oddVBand="0" w:evenVBand="0" w:oddHBand="0" w:evenHBand="0" w:firstRowFirstColumn="0" w:firstRowLastColumn="0" w:lastRowFirstColumn="0" w:lastRowLastColumn="0"/>
            <w:tcW w:w="0" w:type="auto"/>
            <w:hideMark/>
          </w:tcPr>
          <w:p w14:paraId="13727340" w14:textId="02B94D0A" w:rsidR="002A6393" w:rsidRPr="003C48EF" w:rsidRDefault="002A6393" w:rsidP="002A6393">
            <w:pPr>
              <w:textAlignment w:val="bottom"/>
              <w:rPr>
                <w:rFonts w:ascii="Arial" w:eastAsia="Times New Roman" w:hAnsi="Arial" w:cs="Arial"/>
                <w:vertAlign w:val="superscript"/>
                <w:lang w:eastAsia="en-GB"/>
              </w:rPr>
            </w:pPr>
            <w:r w:rsidRPr="002A6393">
              <w:rPr>
                <w:rFonts w:ascii="Calibri" w:eastAsia="Times New Roman" w:hAnsi="Calibri" w:cs="Arial"/>
                <w:color w:val="000000" w:themeColor="text1"/>
                <w:kern w:val="24"/>
                <w:lang w:eastAsia="en-GB"/>
              </w:rPr>
              <w:t>Alcohol use</w:t>
            </w:r>
            <w:r w:rsidR="003C48EF">
              <w:rPr>
                <w:rFonts w:ascii="Calibri" w:eastAsia="Times New Roman" w:hAnsi="Calibri" w:cs="Arial"/>
                <w:color w:val="000000" w:themeColor="text1"/>
                <w:kern w:val="24"/>
                <w:vertAlign w:val="superscript"/>
                <w:lang w:eastAsia="en-GB"/>
              </w:rPr>
              <w:t>2</w:t>
            </w:r>
          </w:p>
        </w:tc>
        <w:tc>
          <w:tcPr>
            <w:tcW w:w="0" w:type="auto"/>
            <w:hideMark/>
          </w:tcPr>
          <w:p w14:paraId="28BC279B"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5548387A"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4EAB91FC"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270C5F71"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20B6454C"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0" w:type="auto"/>
            <w:hideMark/>
          </w:tcPr>
          <w:p w14:paraId="0B8D46E2" w14:textId="77777777" w:rsidR="002A6393" w:rsidRPr="002A6393" w:rsidRDefault="002A6393" w:rsidP="002A639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r>
      <w:tr w:rsidR="002A6393" w:rsidRPr="002A6393" w14:paraId="2B9181CB" w14:textId="77777777" w:rsidTr="008E6F40">
        <w:trPr>
          <w:trHeight w:val="233"/>
        </w:trPr>
        <w:tc>
          <w:tcPr>
            <w:cnfStyle w:val="001000000000" w:firstRow="0" w:lastRow="0" w:firstColumn="1" w:lastColumn="0" w:oddVBand="0" w:evenVBand="0" w:oddHBand="0" w:evenHBand="0" w:firstRowFirstColumn="0" w:firstRowLastColumn="0" w:lastRowFirstColumn="0" w:lastRowLastColumn="0"/>
            <w:tcW w:w="0" w:type="auto"/>
            <w:hideMark/>
          </w:tcPr>
          <w:p w14:paraId="7FB74535" w14:textId="77777777" w:rsidR="002A6393" w:rsidRPr="002A6393" w:rsidRDefault="002A6393" w:rsidP="002A6393">
            <w:pPr>
              <w:textAlignment w:val="bottom"/>
              <w:rPr>
                <w:rFonts w:ascii="Arial" w:eastAsia="Times New Roman" w:hAnsi="Arial" w:cs="Arial"/>
                <w:b w:val="0"/>
                <w:lang w:eastAsia="en-GB"/>
              </w:rPr>
            </w:pPr>
            <w:r w:rsidRPr="002A6393">
              <w:rPr>
                <w:rFonts w:ascii="Calibri" w:eastAsia="Times New Roman" w:hAnsi="Calibri" w:cs="Arial"/>
                <w:b w:val="0"/>
                <w:color w:val="000000" w:themeColor="text1"/>
                <w:kern w:val="24"/>
                <w:lang w:eastAsia="en-GB"/>
              </w:rPr>
              <w:t>Non-drinker</w:t>
            </w:r>
          </w:p>
        </w:tc>
        <w:tc>
          <w:tcPr>
            <w:tcW w:w="0" w:type="auto"/>
            <w:hideMark/>
          </w:tcPr>
          <w:p w14:paraId="34E6F75E"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13</w:t>
            </w:r>
          </w:p>
        </w:tc>
        <w:tc>
          <w:tcPr>
            <w:tcW w:w="0" w:type="auto"/>
            <w:hideMark/>
          </w:tcPr>
          <w:p w14:paraId="1BACA765"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1.35</w:t>
            </w:r>
          </w:p>
        </w:tc>
        <w:tc>
          <w:tcPr>
            <w:tcW w:w="0" w:type="auto"/>
            <w:hideMark/>
          </w:tcPr>
          <w:p w14:paraId="499E83CA"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20</w:t>
            </w:r>
          </w:p>
        </w:tc>
        <w:tc>
          <w:tcPr>
            <w:tcW w:w="0" w:type="auto"/>
            <w:hideMark/>
          </w:tcPr>
          <w:p w14:paraId="6132BBC4"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4.02</w:t>
            </w:r>
          </w:p>
        </w:tc>
        <w:tc>
          <w:tcPr>
            <w:tcW w:w="0" w:type="auto"/>
            <w:hideMark/>
          </w:tcPr>
          <w:p w14:paraId="725A30CE"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93</w:t>
            </w:r>
          </w:p>
        </w:tc>
        <w:tc>
          <w:tcPr>
            <w:tcW w:w="0" w:type="auto"/>
            <w:hideMark/>
          </w:tcPr>
          <w:p w14:paraId="090F508A"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8.67</w:t>
            </w:r>
          </w:p>
        </w:tc>
      </w:tr>
      <w:tr w:rsidR="002A6393" w:rsidRPr="002A6393" w14:paraId="5A8C6F84" w14:textId="77777777" w:rsidTr="008E6F40">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082D236A" w14:textId="79B90BA1" w:rsidR="0071370C" w:rsidRPr="003C48EF" w:rsidRDefault="003C48EF" w:rsidP="003C48EF">
            <w:pPr>
              <w:textAlignment w:val="bottom"/>
              <w:rPr>
                <w:rFonts w:ascii="Calibri" w:eastAsia="Times New Roman" w:hAnsi="Calibri" w:cs="Arial"/>
                <w:b w:val="0"/>
                <w:color w:val="000000" w:themeColor="text1"/>
                <w:kern w:val="24"/>
                <w:lang w:eastAsia="en-GB"/>
              </w:rPr>
            </w:pPr>
            <w:r>
              <w:rPr>
                <w:rFonts w:ascii="Calibri" w:eastAsia="Times New Roman" w:hAnsi="Calibri" w:cs="Arial"/>
                <w:b w:val="0"/>
                <w:color w:val="000000" w:themeColor="text1"/>
                <w:kern w:val="24"/>
                <w:lang w:eastAsia="en-GB"/>
              </w:rPr>
              <w:t xml:space="preserve">Less than or equal to </w:t>
            </w:r>
            <w:r w:rsidR="002A6393" w:rsidRPr="002A6393">
              <w:rPr>
                <w:rFonts w:ascii="Calibri" w:eastAsia="Times New Roman" w:hAnsi="Calibri" w:cs="Arial"/>
                <w:b w:val="0"/>
                <w:color w:val="000000" w:themeColor="text1"/>
                <w:kern w:val="24"/>
                <w:lang w:eastAsia="en-GB"/>
              </w:rPr>
              <w:t>recommended units per week</w:t>
            </w:r>
          </w:p>
        </w:tc>
        <w:tc>
          <w:tcPr>
            <w:tcW w:w="0" w:type="auto"/>
            <w:hideMark/>
          </w:tcPr>
          <w:p w14:paraId="46B444BE"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748</w:t>
            </w:r>
          </w:p>
        </w:tc>
        <w:tc>
          <w:tcPr>
            <w:tcW w:w="0" w:type="auto"/>
            <w:hideMark/>
          </w:tcPr>
          <w:p w14:paraId="0CBDFF73"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75.10</w:t>
            </w:r>
          </w:p>
        </w:tc>
        <w:tc>
          <w:tcPr>
            <w:tcW w:w="0" w:type="auto"/>
            <w:hideMark/>
          </w:tcPr>
          <w:p w14:paraId="6FFD8AC2"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355</w:t>
            </w:r>
          </w:p>
        </w:tc>
        <w:tc>
          <w:tcPr>
            <w:tcW w:w="0" w:type="auto"/>
            <w:hideMark/>
          </w:tcPr>
          <w:p w14:paraId="6CC12637"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71.29</w:t>
            </w:r>
          </w:p>
        </w:tc>
        <w:tc>
          <w:tcPr>
            <w:tcW w:w="0" w:type="auto"/>
            <w:hideMark/>
          </w:tcPr>
          <w:p w14:paraId="48E401FE"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393</w:t>
            </w:r>
          </w:p>
        </w:tc>
        <w:tc>
          <w:tcPr>
            <w:tcW w:w="0" w:type="auto"/>
            <w:hideMark/>
          </w:tcPr>
          <w:p w14:paraId="6E2D4A68"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78.92</w:t>
            </w:r>
          </w:p>
        </w:tc>
      </w:tr>
      <w:tr w:rsidR="002A6393" w:rsidRPr="002A6393" w14:paraId="755E8457" w14:textId="77777777" w:rsidTr="008E6F40">
        <w:trPr>
          <w:trHeight w:val="415"/>
        </w:trPr>
        <w:tc>
          <w:tcPr>
            <w:cnfStyle w:val="001000000000" w:firstRow="0" w:lastRow="0" w:firstColumn="1" w:lastColumn="0" w:oddVBand="0" w:evenVBand="0" w:oddHBand="0" w:evenHBand="0" w:firstRowFirstColumn="0" w:firstRowLastColumn="0" w:lastRowFirstColumn="0" w:lastRowLastColumn="0"/>
            <w:tcW w:w="0" w:type="auto"/>
            <w:hideMark/>
          </w:tcPr>
          <w:p w14:paraId="589EFEFB" w14:textId="44421927" w:rsidR="00ED1E4C" w:rsidRPr="003C48EF" w:rsidRDefault="003C48EF" w:rsidP="002A6393">
            <w:pPr>
              <w:textAlignment w:val="bottom"/>
              <w:rPr>
                <w:rFonts w:ascii="Calibri" w:eastAsia="Times New Roman" w:hAnsi="Calibri" w:cs="Arial"/>
                <w:b w:val="0"/>
                <w:color w:val="000000" w:themeColor="text1"/>
                <w:kern w:val="24"/>
                <w:lang w:eastAsia="en-GB"/>
              </w:rPr>
            </w:pPr>
            <w:r>
              <w:rPr>
                <w:rFonts w:ascii="Calibri" w:eastAsia="Times New Roman" w:hAnsi="Calibri" w:cs="Arial"/>
                <w:b w:val="0"/>
                <w:color w:val="000000" w:themeColor="text1"/>
                <w:kern w:val="24"/>
                <w:lang w:eastAsia="en-GB"/>
              </w:rPr>
              <w:t xml:space="preserve">More than </w:t>
            </w:r>
            <w:r w:rsidR="002A6393" w:rsidRPr="002A6393">
              <w:rPr>
                <w:rFonts w:ascii="Calibri" w:eastAsia="Times New Roman" w:hAnsi="Calibri" w:cs="Arial"/>
                <w:b w:val="0"/>
                <w:color w:val="000000" w:themeColor="text1"/>
                <w:kern w:val="24"/>
                <w:lang w:eastAsia="en-GB"/>
              </w:rPr>
              <w:t>recommended units per week</w:t>
            </w:r>
          </w:p>
        </w:tc>
        <w:tc>
          <w:tcPr>
            <w:tcW w:w="0" w:type="auto"/>
            <w:hideMark/>
          </w:tcPr>
          <w:p w14:paraId="66A8CFD4"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35</w:t>
            </w:r>
          </w:p>
        </w:tc>
        <w:tc>
          <w:tcPr>
            <w:tcW w:w="0" w:type="auto"/>
            <w:hideMark/>
          </w:tcPr>
          <w:p w14:paraId="7539E063"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3.55</w:t>
            </w:r>
          </w:p>
        </w:tc>
        <w:tc>
          <w:tcPr>
            <w:tcW w:w="0" w:type="auto"/>
            <w:hideMark/>
          </w:tcPr>
          <w:p w14:paraId="48623724"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23</w:t>
            </w:r>
          </w:p>
        </w:tc>
        <w:tc>
          <w:tcPr>
            <w:tcW w:w="0" w:type="auto"/>
            <w:hideMark/>
          </w:tcPr>
          <w:p w14:paraId="7AEA3F9C"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24.70</w:t>
            </w:r>
          </w:p>
        </w:tc>
        <w:tc>
          <w:tcPr>
            <w:tcW w:w="0" w:type="auto"/>
            <w:hideMark/>
          </w:tcPr>
          <w:p w14:paraId="07973438"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12</w:t>
            </w:r>
          </w:p>
        </w:tc>
        <w:tc>
          <w:tcPr>
            <w:tcW w:w="0" w:type="auto"/>
            <w:hideMark/>
          </w:tcPr>
          <w:p w14:paraId="4EBAF53A" w14:textId="77777777" w:rsidR="002A6393" w:rsidRPr="002A6393" w:rsidRDefault="002A6393" w:rsidP="002A6393">
            <w:pPr>
              <w:jc w:val="center"/>
              <w:textAlignment w:val="bottom"/>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2A6393">
              <w:rPr>
                <w:rFonts w:ascii="Calibri" w:eastAsia="Times New Roman" w:hAnsi="Calibri" w:cs="Arial"/>
                <w:color w:val="000000"/>
                <w:kern w:val="24"/>
                <w:lang w:eastAsia="en-GB"/>
              </w:rPr>
              <w:t>2.41</w:t>
            </w:r>
          </w:p>
        </w:tc>
      </w:tr>
    </w:tbl>
    <w:tbl>
      <w:tblPr>
        <w:tblW w:w="9371" w:type="dxa"/>
        <w:tblInd w:w="93" w:type="dxa"/>
        <w:tblLook w:val="04A0" w:firstRow="1" w:lastRow="0" w:firstColumn="1" w:lastColumn="0" w:noHBand="0" w:noVBand="1"/>
      </w:tblPr>
      <w:tblGrid>
        <w:gridCol w:w="9371"/>
      </w:tblGrid>
      <w:tr w:rsidR="00B17E9C" w:rsidRPr="00A748BC" w14:paraId="386AA4EF" w14:textId="77777777" w:rsidTr="008B3F48">
        <w:trPr>
          <w:trHeight w:val="300"/>
        </w:trPr>
        <w:tc>
          <w:tcPr>
            <w:tcW w:w="9371" w:type="dxa"/>
            <w:tcBorders>
              <w:top w:val="nil"/>
              <w:left w:val="nil"/>
              <w:bottom w:val="nil"/>
              <w:right w:val="nil"/>
            </w:tcBorders>
            <w:shd w:val="clear" w:color="auto" w:fill="auto"/>
            <w:noWrap/>
            <w:vAlign w:val="bottom"/>
            <w:hideMark/>
          </w:tcPr>
          <w:p w14:paraId="4B2668FF" w14:textId="05BD4D30" w:rsidR="003C48EF" w:rsidRDefault="003C48EF" w:rsidP="00A748BC">
            <w:pPr>
              <w:spacing w:after="0" w:line="240" w:lineRule="auto"/>
              <w:rPr>
                <w:rFonts w:ascii="Calibri" w:eastAsia="Times New Roman" w:hAnsi="Calibri" w:cs="Times New Roman"/>
                <w:color w:val="000000"/>
                <w:lang w:eastAsia="en-GB"/>
              </w:rPr>
            </w:pPr>
            <w:r w:rsidRPr="003C48EF">
              <w:rPr>
                <w:rFonts w:ascii="Calibri" w:eastAsia="Times New Roman" w:hAnsi="Calibri" w:cs="Times New Roman"/>
                <w:color w:val="000000"/>
                <w:vertAlign w:val="superscript"/>
                <w:lang w:eastAsia="en-GB"/>
              </w:rPr>
              <w:t>1</w:t>
            </w:r>
            <w:r>
              <w:rPr>
                <w:rFonts w:ascii="Calibri" w:eastAsia="Times New Roman" w:hAnsi="Calibri" w:cs="Times New Roman"/>
                <w:color w:val="000000"/>
                <w:lang w:eastAsia="en-GB"/>
              </w:rPr>
              <w:t xml:space="preserve">Sex-specific </w:t>
            </w:r>
            <w:r w:rsidRPr="003C48EF">
              <w:rPr>
                <w:rFonts w:ascii="Calibri" w:eastAsia="Times New Roman" w:hAnsi="Calibri" w:cs="Times New Roman"/>
                <w:color w:val="000000"/>
                <w:lang w:eastAsia="en-GB"/>
              </w:rPr>
              <w:t>BMI</w:t>
            </w:r>
            <w:r>
              <w:rPr>
                <w:rFonts w:ascii="Calibri" w:eastAsia="Times New Roman" w:hAnsi="Calibri" w:cs="Times New Roman"/>
                <w:color w:val="000000"/>
                <w:lang w:eastAsia="en-GB"/>
              </w:rPr>
              <w:t xml:space="preserve"> categories: Low (</w:t>
            </w:r>
            <w:r w:rsidRPr="003C48EF">
              <w:rPr>
                <w:rFonts w:ascii="Calibri" w:eastAsia="Times New Roman" w:hAnsi="Calibri" w:cs="Times New Roman"/>
                <w:color w:val="000000"/>
                <w:lang w:eastAsia="en-GB"/>
              </w:rPr>
              <w:t xml:space="preserve">&lt;25.2 in </w:t>
            </w:r>
            <w:r w:rsidR="006255D5">
              <w:rPr>
                <w:rFonts w:ascii="Calibri" w:eastAsia="Times New Roman" w:hAnsi="Calibri" w:cs="Times New Roman"/>
                <w:color w:val="000000"/>
                <w:lang w:eastAsia="en-GB"/>
              </w:rPr>
              <w:t>males</w:t>
            </w:r>
            <w:r w:rsidRPr="003C48EF">
              <w:rPr>
                <w:rFonts w:ascii="Calibri" w:eastAsia="Times New Roman" w:hAnsi="Calibri" w:cs="Times New Roman"/>
                <w:color w:val="000000"/>
                <w:lang w:eastAsia="en-GB"/>
              </w:rPr>
              <w:t xml:space="preserve">, &lt;24.9 in </w:t>
            </w:r>
            <w:r w:rsidR="006255D5">
              <w:rPr>
                <w:rFonts w:ascii="Calibri" w:eastAsia="Times New Roman" w:hAnsi="Calibri" w:cs="Times New Roman"/>
                <w:color w:val="000000"/>
                <w:lang w:eastAsia="en-GB"/>
              </w:rPr>
              <w:t>females</w:t>
            </w:r>
            <w:r>
              <w:rPr>
                <w:rFonts w:ascii="Calibri" w:eastAsia="Times New Roman" w:hAnsi="Calibri" w:cs="Times New Roman"/>
                <w:color w:val="000000"/>
                <w:lang w:eastAsia="en-GB"/>
              </w:rPr>
              <w:t>); Normal (</w:t>
            </w:r>
            <w:r w:rsidRPr="003C48EF">
              <w:rPr>
                <w:rFonts w:ascii="Calibri" w:eastAsia="Times New Roman" w:hAnsi="Calibri" w:cs="Times New Roman"/>
                <w:color w:val="000000"/>
                <w:lang w:eastAsia="en-GB"/>
              </w:rPr>
              <w:t xml:space="preserve">25.5-28 in </w:t>
            </w:r>
            <w:r w:rsidR="006255D5">
              <w:rPr>
                <w:rFonts w:ascii="Calibri" w:eastAsia="Times New Roman" w:hAnsi="Calibri" w:cs="Times New Roman"/>
                <w:color w:val="000000"/>
                <w:lang w:eastAsia="en-GB"/>
              </w:rPr>
              <w:t>males</w:t>
            </w:r>
            <w:r w:rsidRPr="003C48EF">
              <w:rPr>
                <w:rFonts w:ascii="Calibri" w:eastAsia="Times New Roman" w:hAnsi="Calibri" w:cs="Times New Roman"/>
                <w:color w:val="000000"/>
                <w:lang w:eastAsia="en-GB"/>
              </w:rPr>
              <w:t xml:space="preserve">, 24.9-29 in </w:t>
            </w:r>
            <w:r w:rsidR="006255D5">
              <w:rPr>
                <w:rFonts w:ascii="Calibri" w:eastAsia="Times New Roman" w:hAnsi="Calibri" w:cs="Times New Roman"/>
                <w:color w:val="000000"/>
                <w:lang w:eastAsia="en-GB"/>
              </w:rPr>
              <w:t>females</w:t>
            </w:r>
            <w:r>
              <w:rPr>
                <w:rFonts w:ascii="Calibri" w:eastAsia="Times New Roman" w:hAnsi="Calibri" w:cs="Times New Roman"/>
                <w:color w:val="000000"/>
                <w:lang w:eastAsia="en-GB"/>
              </w:rPr>
              <w:t>); and High (</w:t>
            </w:r>
            <w:r w:rsidRPr="003C48EF">
              <w:rPr>
                <w:rFonts w:ascii="Calibri" w:eastAsia="Times New Roman" w:hAnsi="Calibri" w:cs="Times New Roman"/>
                <w:color w:val="000000"/>
                <w:lang w:eastAsia="en-GB"/>
              </w:rPr>
              <w:t xml:space="preserve">&gt;=28 in </w:t>
            </w:r>
            <w:r w:rsidR="006255D5">
              <w:rPr>
                <w:rFonts w:ascii="Calibri" w:eastAsia="Times New Roman" w:hAnsi="Calibri" w:cs="Times New Roman"/>
                <w:color w:val="000000"/>
                <w:lang w:eastAsia="en-GB"/>
              </w:rPr>
              <w:t>males</w:t>
            </w:r>
            <w:r w:rsidRPr="003C48EF">
              <w:rPr>
                <w:rFonts w:ascii="Calibri" w:eastAsia="Times New Roman" w:hAnsi="Calibri" w:cs="Times New Roman"/>
                <w:color w:val="000000"/>
                <w:lang w:eastAsia="en-GB"/>
              </w:rPr>
              <w:t xml:space="preserve">, &gt;=29 in </w:t>
            </w:r>
            <w:r w:rsidR="006255D5">
              <w:rPr>
                <w:rFonts w:ascii="Calibri" w:eastAsia="Times New Roman" w:hAnsi="Calibri" w:cs="Times New Roman"/>
                <w:color w:val="000000"/>
                <w:lang w:eastAsia="en-GB"/>
              </w:rPr>
              <w:t>females</w:t>
            </w:r>
            <w:r>
              <w:rPr>
                <w:rFonts w:ascii="Calibri" w:eastAsia="Times New Roman" w:hAnsi="Calibri" w:cs="Times New Roman"/>
                <w:color w:val="000000"/>
                <w:lang w:eastAsia="en-GB"/>
              </w:rPr>
              <w:t>)</w:t>
            </w:r>
          </w:p>
          <w:p w14:paraId="1B96D2A2" w14:textId="2A739B7F" w:rsidR="003C48EF" w:rsidRDefault="003C48EF" w:rsidP="003C48EF">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2</w:t>
            </w:r>
            <w:r>
              <w:rPr>
                <w:rFonts w:ascii="Calibri" w:eastAsia="Times New Roman" w:hAnsi="Calibri" w:cs="Times New Roman"/>
                <w:color w:val="000000"/>
                <w:lang w:eastAsia="en-GB"/>
              </w:rPr>
              <w:t xml:space="preserve">Sex-specific alcohol consumption categories: &lt;=recommended units per week </w:t>
            </w:r>
            <w:r w:rsidRPr="003C48EF">
              <w:rPr>
                <w:rFonts w:ascii="Calibri" w:eastAsia="Times New Roman" w:hAnsi="Calibri" w:cs="Times New Roman"/>
                <w:color w:val="000000"/>
                <w:lang w:eastAsia="en-GB"/>
              </w:rPr>
              <w:t xml:space="preserve">(21 units for </w:t>
            </w:r>
            <w:r w:rsidR="006255D5">
              <w:rPr>
                <w:rFonts w:ascii="Calibri" w:eastAsia="Times New Roman" w:hAnsi="Calibri" w:cs="Times New Roman"/>
                <w:color w:val="000000"/>
                <w:lang w:eastAsia="en-GB"/>
              </w:rPr>
              <w:t>males</w:t>
            </w:r>
            <w:r w:rsidRPr="003C48EF">
              <w:rPr>
                <w:rFonts w:ascii="Calibri" w:eastAsia="Times New Roman" w:hAnsi="Calibri" w:cs="Times New Roman"/>
                <w:color w:val="000000"/>
                <w:lang w:eastAsia="en-GB"/>
              </w:rPr>
              <w:t xml:space="preserve">, 14 units for </w:t>
            </w:r>
            <w:r w:rsidR="006255D5">
              <w:rPr>
                <w:rFonts w:ascii="Calibri" w:eastAsia="Times New Roman" w:hAnsi="Calibri" w:cs="Times New Roman"/>
                <w:color w:val="000000"/>
                <w:lang w:eastAsia="en-GB"/>
              </w:rPr>
              <w:t>females</w:t>
            </w:r>
            <w:r w:rsidRPr="003C48EF">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gt;recommended units per week </w:t>
            </w:r>
            <w:r w:rsidRPr="003C48EF">
              <w:rPr>
                <w:rFonts w:ascii="Calibri" w:eastAsia="Times New Roman" w:hAnsi="Calibri" w:cs="Times New Roman"/>
                <w:color w:val="000000"/>
                <w:lang w:eastAsia="en-GB"/>
              </w:rPr>
              <w:t xml:space="preserve">(21 units for </w:t>
            </w:r>
            <w:r w:rsidR="006255D5">
              <w:rPr>
                <w:rFonts w:ascii="Calibri" w:eastAsia="Times New Roman" w:hAnsi="Calibri" w:cs="Times New Roman"/>
                <w:color w:val="000000"/>
                <w:lang w:eastAsia="en-GB"/>
              </w:rPr>
              <w:t>males</w:t>
            </w:r>
            <w:r w:rsidRPr="003C48EF">
              <w:rPr>
                <w:rFonts w:ascii="Calibri" w:eastAsia="Times New Roman" w:hAnsi="Calibri" w:cs="Times New Roman"/>
                <w:color w:val="000000"/>
                <w:lang w:eastAsia="en-GB"/>
              </w:rPr>
              <w:t xml:space="preserve">, 14 units for </w:t>
            </w:r>
            <w:r w:rsidR="006255D5">
              <w:rPr>
                <w:rFonts w:ascii="Calibri" w:eastAsia="Times New Roman" w:hAnsi="Calibri" w:cs="Times New Roman"/>
                <w:color w:val="000000"/>
                <w:lang w:eastAsia="en-GB"/>
              </w:rPr>
              <w:t>females</w:t>
            </w:r>
            <w:r w:rsidRPr="003C48EF">
              <w:rPr>
                <w:rFonts w:ascii="Calibri" w:eastAsia="Times New Roman" w:hAnsi="Calibri" w:cs="Times New Roman"/>
                <w:color w:val="000000"/>
                <w:lang w:eastAsia="en-GB"/>
              </w:rPr>
              <w:t>)</w:t>
            </w:r>
          </w:p>
          <w:p w14:paraId="4607E861" w14:textId="2547B639" w:rsidR="003C48EF" w:rsidRPr="00A748BC" w:rsidRDefault="003C48EF" w:rsidP="00A748BC">
            <w:pPr>
              <w:spacing w:after="0" w:line="240" w:lineRule="auto"/>
              <w:rPr>
                <w:rFonts w:ascii="Calibri" w:eastAsia="Times New Roman" w:hAnsi="Calibri" w:cs="Times New Roman"/>
                <w:color w:val="000000"/>
                <w:lang w:eastAsia="en-GB"/>
              </w:rPr>
            </w:pPr>
          </w:p>
        </w:tc>
      </w:tr>
      <w:tr w:rsidR="00B17E9C" w:rsidRPr="00A748BC" w14:paraId="7D379E35" w14:textId="77777777" w:rsidTr="008B3F48">
        <w:trPr>
          <w:trHeight w:val="300"/>
        </w:trPr>
        <w:tc>
          <w:tcPr>
            <w:tcW w:w="9371" w:type="dxa"/>
            <w:tcBorders>
              <w:top w:val="nil"/>
              <w:left w:val="nil"/>
              <w:bottom w:val="nil"/>
              <w:right w:val="nil"/>
            </w:tcBorders>
            <w:shd w:val="clear" w:color="auto" w:fill="auto"/>
            <w:noWrap/>
            <w:vAlign w:val="bottom"/>
            <w:hideMark/>
          </w:tcPr>
          <w:p w14:paraId="39188874" w14:textId="7DE8BC90" w:rsidR="00177F02" w:rsidRPr="00A748BC" w:rsidRDefault="00503E9A" w:rsidP="00503E9A">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Table 2 below displays the results of </w:t>
            </w:r>
            <w:r w:rsidR="00406CA2">
              <w:rPr>
                <w:rFonts w:ascii="Calibri" w:eastAsia="Times New Roman" w:hAnsi="Calibri" w:cs="Times New Roman"/>
                <w:color w:val="000000"/>
                <w:lang w:eastAsia="en-GB"/>
              </w:rPr>
              <w:t xml:space="preserve">models </w:t>
            </w:r>
            <w:r w:rsidR="00B76FCC" w:rsidRPr="00B76FCC">
              <w:rPr>
                <w:rFonts w:ascii="Calibri" w:eastAsia="Times New Roman" w:hAnsi="Calibri" w:cs="Times New Roman"/>
                <w:color w:val="000000"/>
                <w:lang w:eastAsia="en-GB"/>
              </w:rPr>
              <w:t>run to illuminate any differences in the relationship</w:t>
            </w:r>
            <w:r w:rsidR="00406CA2">
              <w:rPr>
                <w:rFonts w:ascii="Calibri" w:eastAsia="Times New Roman" w:hAnsi="Calibri" w:cs="Times New Roman"/>
                <w:color w:val="000000"/>
                <w:lang w:eastAsia="en-GB"/>
              </w:rPr>
              <w:t xml:space="preserve"> </w:t>
            </w:r>
            <w:r w:rsidR="00B76FCC" w:rsidRPr="00B76FCC">
              <w:rPr>
                <w:rFonts w:ascii="Calibri" w:eastAsia="Times New Roman" w:hAnsi="Calibri" w:cs="Times New Roman"/>
                <w:color w:val="000000"/>
                <w:lang w:eastAsia="en-GB"/>
              </w:rPr>
              <w:t xml:space="preserve">between infant </w:t>
            </w:r>
            <w:r w:rsidR="00EB1CF4">
              <w:rPr>
                <w:rFonts w:ascii="Calibri" w:eastAsia="Times New Roman" w:hAnsi="Calibri" w:cs="Times New Roman"/>
                <w:color w:val="000000"/>
                <w:lang w:eastAsia="en-GB"/>
              </w:rPr>
              <w:t xml:space="preserve">milk </w:t>
            </w:r>
            <w:r w:rsidR="00B76FCC" w:rsidRPr="00B76FCC">
              <w:rPr>
                <w:rFonts w:ascii="Calibri" w:eastAsia="Times New Roman" w:hAnsi="Calibri" w:cs="Times New Roman"/>
                <w:color w:val="000000"/>
                <w:lang w:eastAsia="en-GB"/>
              </w:rPr>
              <w:t xml:space="preserve">feeding and bone health between </w:t>
            </w:r>
            <w:r w:rsidR="000F1CD2">
              <w:rPr>
                <w:rFonts w:ascii="Calibri" w:eastAsia="Times New Roman" w:hAnsi="Calibri" w:cs="Times New Roman"/>
                <w:color w:val="000000"/>
                <w:lang w:eastAsia="en-GB"/>
              </w:rPr>
              <w:t>males</w:t>
            </w:r>
            <w:r w:rsidR="000F1CD2" w:rsidRPr="00B76FCC">
              <w:rPr>
                <w:rFonts w:ascii="Calibri" w:eastAsia="Times New Roman" w:hAnsi="Calibri" w:cs="Times New Roman"/>
                <w:color w:val="000000"/>
                <w:lang w:eastAsia="en-GB"/>
              </w:rPr>
              <w:t xml:space="preserve"> </w:t>
            </w:r>
            <w:r w:rsidR="00B76FCC" w:rsidRPr="00B76FCC">
              <w:rPr>
                <w:rFonts w:ascii="Calibri" w:eastAsia="Times New Roman" w:hAnsi="Calibri" w:cs="Times New Roman"/>
                <w:color w:val="000000"/>
                <w:lang w:eastAsia="en-GB"/>
              </w:rPr>
              <w:t xml:space="preserve">and </w:t>
            </w:r>
            <w:r w:rsidR="000F1CD2">
              <w:rPr>
                <w:rFonts w:ascii="Calibri" w:eastAsia="Times New Roman" w:hAnsi="Calibri" w:cs="Times New Roman"/>
                <w:color w:val="000000"/>
                <w:lang w:eastAsia="en-GB"/>
              </w:rPr>
              <w:t>females</w:t>
            </w:r>
            <w:r w:rsidR="00B76FCC" w:rsidRPr="00B76FCC">
              <w:rPr>
                <w:rFonts w:ascii="Calibri" w:eastAsia="Times New Roman" w:hAnsi="Calibri" w:cs="Times New Roman"/>
                <w:color w:val="000000"/>
                <w:lang w:eastAsia="en-GB"/>
              </w:rPr>
              <w:t xml:space="preserve">. </w:t>
            </w:r>
            <w:r w:rsidR="004C0BB1">
              <w:rPr>
                <w:rFonts w:ascii="Calibri" w:eastAsia="Times New Roman" w:hAnsi="Calibri" w:cs="Times New Roman"/>
                <w:color w:val="000000"/>
                <w:lang w:eastAsia="en-GB"/>
              </w:rPr>
              <w:t>Infant</w:t>
            </w:r>
            <w:r w:rsidR="00EB1CF4">
              <w:rPr>
                <w:rFonts w:ascii="Calibri" w:eastAsia="Times New Roman" w:hAnsi="Calibri" w:cs="Times New Roman"/>
                <w:color w:val="000000"/>
                <w:lang w:eastAsia="en-GB"/>
              </w:rPr>
              <w:t xml:space="preserve"> milk</w:t>
            </w:r>
            <w:r w:rsidR="004C0BB1">
              <w:rPr>
                <w:rFonts w:ascii="Calibri" w:eastAsia="Times New Roman" w:hAnsi="Calibri" w:cs="Times New Roman"/>
                <w:color w:val="000000"/>
                <w:lang w:eastAsia="en-GB"/>
              </w:rPr>
              <w:t xml:space="preserve"> feeding </w:t>
            </w:r>
            <w:r w:rsidR="007F1AB0" w:rsidRPr="007F1AB0">
              <w:rPr>
                <w:rFonts w:ascii="Calibri" w:eastAsia="Times New Roman" w:hAnsi="Calibri" w:cs="Times New Roman"/>
                <w:color w:val="000000"/>
                <w:lang w:eastAsia="en-GB"/>
              </w:rPr>
              <w:t xml:space="preserve">was a significant predictor of bone health in later life for </w:t>
            </w:r>
            <w:r w:rsidR="000F1CD2">
              <w:rPr>
                <w:rFonts w:ascii="Calibri" w:eastAsia="Times New Roman" w:hAnsi="Calibri" w:cs="Times New Roman"/>
                <w:color w:val="000000"/>
                <w:lang w:eastAsia="en-GB"/>
              </w:rPr>
              <w:t>males</w:t>
            </w:r>
            <w:r w:rsidR="007F1AB0" w:rsidRPr="007F1AB0">
              <w:rPr>
                <w:rFonts w:ascii="Calibri" w:eastAsia="Times New Roman" w:hAnsi="Calibri" w:cs="Times New Roman"/>
                <w:color w:val="000000"/>
                <w:lang w:eastAsia="en-GB"/>
              </w:rPr>
              <w:t xml:space="preserve">:  </w:t>
            </w:r>
            <w:r w:rsidR="00144822" w:rsidRPr="00144822">
              <w:rPr>
                <w:rFonts w:ascii="Calibri" w:eastAsia="Times New Roman" w:hAnsi="Calibri" w:cs="Times New Roman"/>
                <w:color w:val="000000"/>
                <w:lang w:eastAsia="en-GB"/>
              </w:rPr>
              <w:t xml:space="preserve">bottle feeding was negatively associated with lumbar spine BMD </w:t>
            </w:r>
            <w:r w:rsidR="00B7039F" w:rsidRPr="00182324">
              <w:rPr>
                <w:rFonts w:ascii="Calibri" w:eastAsia="Times New Roman" w:hAnsi="Calibri" w:cs="Times New Roman"/>
                <w:color w:val="000000"/>
                <w:lang w:eastAsia="en-GB"/>
              </w:rPr>
              <w:t xml:space="preserve"> (b=-0.0</w:t>
            </w:r>
            <w:r w:rsidR="00B7039F">
              <w:rPr>
                <w:rFonts w:ascii="Calibri" w:eastAsia="Times New Roman" w:hAnsi="Calibri" w:cs="Times New Roman"/>
                <w:color w:val="000000"/>
                <w:lang w:eastAsia="en-GB"/>
              </w:rPr>
              <w:t>28</w:t>
            </w:r>
            <w:r w:rsidR="00B7039F" w:rsidRPr="00182324">
              <w:rPr>
                <w:rFonts w:ascii="Calibri" w:eastAsia="Times New Roman" w:hAnsi="Calibri" w:cs="Times New Roman"/>
                <w:color w:val="000000"/>
                <w:lang w:eastAsia="en-GB"/>
              </w:rPr>
              <w:t>, 95% CI -0.0</w:t>
            </w:r>
            <w:r w:rsidR="00B7039F">
              <w:rPr>
                <w:rFonts w:ascii="Calibri" w:eastAsia="Times New Roman" w:hAnsi="Calibri" w:cs="Times New Roman"/>
                <w:color w:val="000000"/>
                <w:lang w:eastAsia="en-GB"/>
              </w:rPr>
              <w:t xml:space="preserve">55, -0.000, p-value: 0.047). </w:t>
            </w:r>
            <w:r w:rsidR="00144822" w:rsidRPr="00144822">
              <w:rPr>
                <w:rFonts w:ascii="Calibri" w:eastAsia="Times New Roman" w:hAnsi="Calibri" w:cs="Times New Roman"/>
                <w:color w:val="000000"/>
                <w:lang w:eastAsia="en-GB"/>
              </w:rPr>
              <w:t xml:space="preserve">On average, males who were bottle fed in infancy had lower lumbar spine BMD measurements than those who were </w:t>
            </w:r>
            <w:r w:rsidR="00EB1CF4">
              <w:rPr>
                <w:rFonts w:ascii="Calibri" w:eastAsia="Times New Roman" w:hAnsi="Calibri" w:cs="Times New Roman"/>
                <w:color w:val="000000"/>
                <w:lang w:eastAsia="en-GB"/>
              </w:rPr>
              <w:t>breastmilk fed</w:t>
            </w:r>
            <w:r w:rsidR="007F1AB0" w:rsidRPr="007F1AB0">
              <w:rPr>
                <w:rFonts w:ascii="Calibri" w:eastAsia="Times New Roman" w:hAnsi="Calibri" w:cs="Times New Roman"/>
                <w:color w:val="000000"/>
                <w:lang w:eastAsia="en-GB"/>
              </w:rPr>
              <w:t xml:space="preserve">. </w:t>
            </w:r>
            <w:r w:rsidR="003D1D9C" w:rsidRPr="003D1D9C">
              <w:rPr>
                <w:rFonts w:ascii="Calibri" w:eastAsia="Times New Roman" w:hAnsi="Calibri" w:cs="Times New Roman"/>
                <w:color w:val="000000"/>
                <w:lang w:eastAsia="en-GB"/>
              </w:rPr>
              <w:t>Type of infant</w:t>
            </w:r>
            <w:r w:rsidR="00EB1CF4">
              <w:rPr>
                <w:rFonts w:ascii="Calibri" w:eastAsia="Times New Roman" w:hAnsi="Calibri" w:cs="Times New Roman"/>
                <w:color w:val="000000"/>
                <w:lang w:eastAsia="en-GB"/>
              </w:rPr>
              <w:t xml:space="preserve"> milk</w:t>
            </w:r>
            <w:r w:rsidR="003D1D9C" w:rsidRPr="003D1D9C">
              <w:rPr>
                <w:rFonts w:ascii="Calibri" w:eastAsia="Times New Roman" w:hAnsi="Calibri" w:cs="Times New Roman"/>
                <w:color w:val="000000"/>
                <w:lang w:eastAsia="en-GB"/>
              </w:rPr>
              <w:t xml:space="preserve"> feeding had no significant association with lumbar spine or femoral neck BMC and BMD for females in this sample.</w:t>
            </w:r>
          </w:p>
        </w:tc>
      </w:tr>
      <w:tr w:rsidR="00B17E9C" w:rsidRPr="00A748BC" w14:paraId="4EABC271" w14:textId="77777777" w:rsidTr="008B3F48">
        <w:trPr>
          <w:trHeight w:val="300"/>
        </w:trPr>
        <w:tc>
          <w:tcPr>
            <w:tcW w:w="9371" w:type="dxa"/>
            <w:tcBorders>
              <w:top w:val="nil"/>
              <w:left w:val="nil"/>
              <w:bottom w:val="nil"/>
              <w:right w:val="nil"/>
            </w:tcBorders>
            <w:shd w:val="clear" w:color="auto" w:fill="auto"/>
            <w:noWrap/>
            <w:vAlign w:val="bottom"/>
            <w:hideMark/>
          </w:tcPr>
          <w:p w14:paraId="59BD4FD0" w14:textId="7D0EDC54" w:rsidR="00B17E9C" w:rsidRPr="00A748BC" w:rsidRDefault="00B17E9C" w:rsidP="00A748BC">
            <w:pPr>
              <w:spacing w:after="0" w:line="240" w:lineRule="auto"/>
              <w:rPr>
                <w:rFonts w:ascii="Calibri" w:eastAsia="Times New Roman" w:hAnsi="Calibri" w:cs="Times New Roman"/>
                <w:color w:val="000000"/>
                <w:lang w:eastAsia="en-GB"/>
              </w:rPr>
            </w:pPr>
          </w:p>
        </w:tc>
      </w:tr>
      <w:tr w:rsidR="00B17E9C" w:rsidRPr="00A748BC" w14:paraId="3F0DBFD4" w14:textId="77777777" w:rsidTr="008B3F48">
        <w:trPr>
          <w:trHeight w:val="300"/>
        </w:trPr>
        <w:tc>
          <w:tcPr>
            <w:tcW w:w="9371" w:type="dxa"/>
            <w:tcBorders>
              <w:top w:val="nil"/>
              <w:left w:val="nil"/>
              <w:bottom w:val="nil"/>
              <w:right w:val="nil"/>
            </w:tcBorders>
            <w:shd w:val="clear" w:color="auto" w:fill="auto"/>
            <w:noWrap/>
            <w:vAlign w:val="bottom"/>
            <w:hideMark/>
          </w:tcPr>
          <w:p w14:paraId="442448E8" w14:textId="76BE1075" w:rsidR="00B17E9C" w:rsidRPr="002436D1" w:rsidRDefault="007A7908" w:rsidP="0093741E">
            <w:pPr>
              <w:spacing w:after="0" w:line="240" w:lineRule="auto"/>
              <w:rPr>
                <w:rFonts w:ascii="Calibri" w:eastAsia="Times New Roman" w:hAnsi="Calibri" w:cs="Times New Roman"/>
                <w:color w:val="000000"/>
                <w:lang w:eastAsia="en-GB"/>
              </w:rPr>
            </w:pPr>
            <w:r>
              <w:rPr>
                <w:rFonts w:ascii="Calibri" w:eastAsia="Times New Roman" w:hAnsi="Calibri" w:cs="Times New Roman"/>
                <w:b/>
                <w:color w:val="000000"/>
                <w:lang w:eastAsia="en-GB"/>
              </w:rPr>
              <w:t>Table 2</w:t>
            </w:r>
            <w:r w:rsidR="00EC6683">
              <w:rPr>
                <w:rFonts w:ascii="Calibri" w:eastAsia="Times New Roman" w:hAnsi="Calibri" w:cs="Times New Roman"/>
                <w:b/>
                <w:color w:val="000000"/>
                <w:lang w:eastAsia="en-GB"/>
              </w:rPr>
              <w:t xml:space="preserve"> </w:t>
            </w:r>
            <w:r w:rsidR="00AD49CD" w:rsidRPr="00AD49CD">
              <w:rPr>
                <w:rFonts w:ascii="Calibri" w:eastAsia="Times New Roman" w:hAnsi="Calibri" w:cs="Times New Roman"/>
                <w:b/>
                <w:color w:val="000000"/>
                <w:lang w:eastAsia="en-GB"/>
              </w:rPr>
              <w:t xml:space="preserve">Adjusted </w:t>
            </w:r>
            <w:r w:rsidR="0093741E">
              <w:rPr>
                <w:rFonts w:ascii="Calibri" w:eastAsia="Times New Roman" w:hAnsi="Calibri" w:cs="Times New Roman"/>
                <w:b/>
                <w:color w:val="000000"/>
                <w:lang w:eastAsia="en-GB"/>
              </w:rPr>
              <w:t xml:space="preserve">models of </w:t>
            </w:r>
            <w:r w:rsidR="0093741E" w:rsidRPr="0093741E">
              <w:rPr>
                <w:rFonts w:ascii="Calibri" w:eastAsia="Times New Roman" w:hAnsi="Calibri" w:cs="Times New Roman"/>
                <w:b/>
                <w:color w:val="000000"/>
                <w:lang w:eastAsia="en-GB"/>
              </w:rPr>
              <w:t>relationship between infant feeding and lumbar spine and femoral neck BMC and BMD</w:t>
            </w:r>
            <w:r w:rsidR="00983BDE">
              <w:rPr>
                <w:rFonts w:ascii="Calibri" w:eastAsia="Times New Roman" w:hAnsi="Calibri" w:cs="Times New Roman"/>
                <w:b/>
                <w:color w:val="000000"/>
                <w:lang w:eastAsia="en-GB"/>
              </w:rPr>
              <w:t xml:space="preserve">, </w:t>
            </w:r>
            <w:r w:rsidR="00AD49CD" w:rsidRPr="00AD49CD">
              <w:rPr>
                <w:rFonts w:ascii="Calibri" w:eastAsia="Times New Roman" w:hAnsi="Calibri" w:cs="Times New Roman"/>
                <w:b/>
                <w:color w:val="000000"/>
                <w:lang w:eastAsia="en-GB"/>
              </w:rPr>
              <w:t>by sex</w:t>
            </w:r>
            <w:r w:rsidR="002436D1" w:rsidRPr="002436D1">
              <w:rPr>
                <w:rFonts w:ascii="Calibri" w:eastAsia="Times New Roman" w:hAnsi="Calibri" w:cs="Times New Roman"/>
                <w:color w:val="000000"/>
                <w:vertAlign w:val="superscript"/>
                <w:lang w:eastAsia="en-GB"/>
              </w:rPr>
              <w:t>1</w:t>
            </w:r>
          </w:p>
        </w:tc>
      </w:tr>
      <w:tr w:rsidR="00B17E9C" w:rsidRPr="00A748BC" w14:paraId="3FF03F66" w14:textId="77777777" w:rsidTr="008B3F48">
        <w:trPr>
          <w:trHeight w:val="300"/>
        </w:trPr>
        <w:tc>
          <w:tcPr>
            <w:tcW w:w="9371" w:type="dxa"/>
            <w:tcBorders>
              <w:top w:val="nil"/>
              <w:left w:val="nil"/>
              <w:bottom w:val="nil"/>
              <w:right w:val="nil"/>
            </w:tcBorders>
            <w:shd w:val="clear" w:color="auto" w:fill="auto"/>
            <w:noWrap/>
            <w:vAlign w:val="bottom"/>
            <w:hideMark/>
          </w:tcPr>
          <w:p w14:paraId="0D84EFCD" w14:textId="77777777" w:rsidR="00B17E9C" w:rsidRPr="00A748BC" w:rsidRDefault="00B17E9C" w:rsidP="00A748BC">
            <w:pPr>
              <w:spacing w:after="0" w:line="240" w:lineRule="auto"/>
              <w:rPr>
                <w:rFonts w:ascii="Calibri" w:eastAsia="Times New Roman" w:hAnsi="Calibri" w:cs="Times New Roman"/>
                <w:color w:val="000000"/>
                <w:lang w:eastAsia="en-GB"/>
              </w:rPr>
            </w:pPr>
          </w:p>
        </w:tc>
      </w:tr>
      <w:tr w:rsidR="00B17E9C" w:rsidRPr="00A748BC" w14:paraId="0438A0CE" w14:textId="77777777" w:rsidTr="008B3F48">
        <w:trPr>
          <w:trHeight w:val="300"/>
        </w:trPr>
        <w:tc>
          <w:tcPr>
            <w:tcW w:w="9371" w:type="dxa"/>
            <w:tcBorders>
              <w:top w:val="nil"/>
              <w:left w:val="nil"/>
              <w:bottom w:val="nil"/>
              <w:right w:val="nil"/>
            </w:tcBorders>
            <w:shd w:val="clear" w:color="auto" w:fill="auto"/>
            <w:noWrap/>
            <w:vAlign w:val="bottom"/>
            <w:hideMark/>
          </w:tcPr>
          <w:tbl>
            <w:tblPr>
              <w:tblStyle w:val="LightShading"/>
              <w:tblW w:w="0" w:type="auto"/>
              <w:tblLook w:val="06A0" w:firstRow="1" w:lastRow="0" w:firstColumn="1" w:lastColumn="0" w:noHBand="1" w:noVBand="1"/>
            </w:tblPr>
            <w:tblGrid>
              <w:gridCol w:w="968"/>
              <w:gridCol w:w="963"/>
              <w:gridCol w:w="1783"/>
              <w:gridCol w:w="1784"/>
              <w:gridCol w:w="1784"/>
              <w:gridCol w:w="1784"/>
            </w:tblGrid>
            <w:tr w:rsidR="00983BDE" w14:paraId="5B766F1B" w14:textId="77777777" w:rsidTr="007340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1" w:type="dxa"/>
                  <w:gridSpan w:val="2"/>
                </w:tcPr>
                <w:p w14:paraId="7EBD012B" w14:textId="77777777" w:rsidR="00983BDE" w:rsidRDefault="00983BDE" w:rsidP="00A748BC">
                  <w:pPr>
                    <w:rPr>
                      <w:rFonts w:ascii="Calibri" w:eastAsia="Times New Roman" w:hAnsi="Calibri" w:cs="Times New Roman"/>
                      <w:color w:val="000000"/>
                      <w:lang w:eastAsia="en-GB"/>
                    </w:rPr>
                  </w:pPr>
                </w:p>
              </w:tc>
              <w:tc>
                <w:tcPr>
                  <w:tcW w:w="1783" w:type="dxa"/>
                </w:tcPr>
                <w:p w14:paraId="33E2DC03" w14:textId="06B7DF26" w:rsidR="001D36A5" w:rsidRPr="00983BDE" w:rsidRDefault="004D771A" w:rsidP="00A748B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lang w:eastAsia="en-GB"/>
                    </w:rPr>
                  </w:pPr>
                  <w:r>
                    <w:rPr>
                      <w:rFonts w:ascii="Calibri" w:eastAsia="Times New Roman" w:hAnsi="Calibri" w:cs="Times New Roman"/>
                      <w:color w:val="000000"/>
                      <w:lang w:eastAsia="en-GB"/>
                    </w:rPr>
                    <w:t>Lumbar spine</w:t>
                  </w:r>
                  <w:r w:rsidR="00983BDE" w:rsidRPr="00983BDE">
                    <w:rPr>
                      <w:rFonts w:ascii="Calibri" w:eastAsia="Times New Roman" w:hAnsi="Calibri" w:cs="Times New Roman"/>
                      <w:color w:val="000000"/>
                      <w:lang w:eastAsia="en-GB"/>
                    </w:rPr>
                    <w:t xml:space="preserve"> BMC</w:t>
                  </w:r>
                  <w:r>
                    <w:rPr>
                      <w:rFonts w:ascii="Calibri" w:eastAsia="Times New Roman" w:hAnsi="Calibri" w:cs="Times New Roman"/>
                      <w:b w:val="0"/>
                      <w:color w:val="000000"/>
                      <w:lang w:eastAsia="en-GB"/>
                    </w:rPr>
                    <w:t xml:space="preserve"> </w:t>
                  </w:r>
                  <w:r w:rsidR="001D36A5">
                    <w:rPr>
                      <w:rFonts w:ascii="Calibri" w:eastAsia="Times New Roman" w:hAnsi="Calibri" w:cs="Times New Roman"/>
                      <w:color w:val="000000"/>
                      <w:lang w:eastAsia="en-GB"/>
                    </w:rPr>
                    <w:t>(g)</w:t>
                  </w:r>
                </w:p>
              </w:tc>
              <w:tc>
                <w:tcPr>
                  <w:tcW w:w="1784" w:type="dxa"/>
                </w:tcPr>
                <w:p w14:paraId="211F2FA4" w14:textId="77D65985" w:rsidR="001D36A5" w:rsidRPr="00983BDE" w:rsidRDefault="004D771A" w:rsidP="00A748B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lang w:eastAsia="en-GB"/>
                    </w:rPr>
                  </w:pPr>
                  <w:r>
                    <w:rPr>
                      <w:rFonts w:ascii="Calibri" w:eastAsia="Times New Roman" w:hAnsi="Calibri" w:cs="Times New Roman"/>
                      <w:color w:val="000000"/>
                      <w:lang w:eastAsia="en-GB"/>
                    </w:rPr>
                    <w:t xml:space="preserve">Lumbar spine </w:t>
                  </w:r>
                  <w:r w:rsidR="00983BDE" w:rsidRPr="00983BDE">
                    <w:rPr>
                      <w:rFonts w:ascii="Calibri" w:eastAsia="Times New Roman" w:hAnsi="Calibri" w:cs="Times New Roman"/>
                      <w:color w:val="000000"/>
                      <w:lang w:eastAsia="en-GB"/>
                    </w:rPr>
                    <w:t>BMD</w:t>
                  </w:r>
                  <w:r>
                    <w:rPr>
                      <w:rFonts w:ascii="Calibri" w:eastAsia="Times New Roman" w:hAnsi="Calibri" w:cs="Times New Roman"/>
                      <w:b w:val="0"/>
                      <w:color w:val="000000"/>
                      <w:lang w:eastAsia="en-GB"/>
                    </w:rPr>
                    <w:t xml:space="preserve"> </w:t>
                  </w:r>
                  <w:r w:rsidR="001D36A5">
                    <w:rPr>
                      <w:rFonts w:ascii="Calibri" w:eastAsia="Times New Roman" w:hAnsi="Calibri" w:cs="Times New Roman"/>
                      <w:color w:val="000000"/>
                      <w:lang w:eastAsia="en-GB"/>
                    </w:rPr>
                    <w:t>(g/cm</w:t>
                  </w:r>
                  <w:r w:rsidR="001D36A5" w:rsidRPr="001D36A5">
                    <w:rPr>
                      <w:rFonts w:ascii="Calibri" w:eastAsia="Times New Roman" w:hAnsi="Calibri" w:cs="Times New Roman"/>
                      <w:color w:val="000000"/>
                      <w:vertAlign w:val="superscript"/>
                      <w:lang w:eastAsia="en-GB"/>
                    </w:rPr>
                    <w:t>2</w:t>
                  </w:r>
                  <w:r w:rsidR="001D36A5">
                    <w:rPr>
                      <w:rFonts w:ascii="Calibri" w:eastAsia="Times New Roman" w:hAnsi="Calibri" w:cs="Times New Roman"/>
                      <w:color w:val="000000"/>
                      <w:lang w:eastAsia="en-GB"/>
                    </w:rPr>
                    <w:t>)</w:t>
                  </w:r>
                </w:p>
              </w:tc>
              <w:tc>
                <w:tcPr>
                  <w:tcW w:w="1784" w:type="dxa"/>
                </w:tcPr>
                <w:p w14:paraId="4473642B" w14:textId="1926498C" w:rsidR="001D36A5" w:rsidRPr="00983BDE" w:rsidRDefault="00983BDE" w:rsidP="00A748B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lang w:eastAsia="en-GB"/>
                    </w:rPr>
                  </w:pPr>
                  <w:r w:rsidRPr="00983BDE">
                    <w:rPr>
                      <w:rFonts w:ascii="Calibri" w:eastAsia="Times New Roman" w:hAnsi="Calibri" w:cs="Times New Roman"/>
                      <w:color w:val="000000"/>
                      <w:lang w:eastAsia="en-GB"/>
                    </w:rPr>
                    <w:t>Femoral</w:t>
                  </w:r>
                  <w:r w:rsidR="004D771A">
                    <w:rPr>
                      <w:rFonts w:ascii="Calibri" w:eastAsia="Times New Roman" w:hAnsi="Calibri" w:cs="Times New Roman"/>
                      <w:color w:val="000000"/>
                      <w:lang w:eastAsia="en-GB"/>
                    </w:rPr>
                    <w:t xml:space="preserve"> neck</w:t>
                  </w:r>
                  <w:r w:rsidRPr="00983BDE">
                    <w:rPr>
                      <w:rFonts w:ascii="Calibri" w:eastAsia="Times New Roman" w:hAnsi="Calibri" w:cs="Times New Roman"/>
                      <w:color w:val="000000"/>
                      <w:lang w:eastAsia="en-GB"/>
                    </w:rPr>
                    <w:t xml:space="preserve"> BMC</w:t>
                  </w:r>
                  <w:r w:rsidR="004D771A">
                    <w:rPr>
                      <w:rFonts w:ascii="Calibri" w:eastAsia="Times New Roman" w:hAnsi="Calibri" w:cs="Times New Roman"/>
                      <w:b w:val="0"/>
                      <w:color w:val="000000"/>
                      <w:lang w:eastAsia="en-GB"/>
                    </w:rPr>
                    <w:t xml:space="preserve"> </w:t>
                  </w:r>
                  <w:r w:rsidR="001D36A5">
                    <w:rPr>
                      <w:rFonts w:ascii="Calibri" w:eastAsia="Times New Roman" w:hAnsi="Calibri" w:cs="Times New Roman"/>
                      <w:color w:val="000000"/>
                      <w:lang w:eastAsia="en-GB"/>
                    </w:rPr>
                    <w:t>(g)</w:t>
                  </w:r>
                </w:p>
              </w:tc>
              <w:tc>
                <w:tcPr>
                  <w:tcW w:w="1784" w:type="dxa"/>
                </w:tcPr>
                <w:p w14:paraId="19D6AB4D" w14:textId="5CCD251C" w:rsidR="001D36A5" w:rsidRPr="00983BDE" w:rsidRDefault="00983BDE" w:rsidP="00A748B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lang w:eastAsia="en-GB"/>
                    </w:rPr>
                  </w:pPr>
                  <w:r w:rsidRPr="00983BDE">
                    <w:rPr>
                      <w:rFonts w:ascii="Calibri" w:eastAsia="Times New Roman" w:hAnsi="Calibri" w:cs="Times New Roman"/>
                      <w:color w:val="000000"/>
                      <w:lang w:eastAsia="en-GB"/>
                    </w:rPr>
                    <w:t xml:space="preserve">Femoral </w:t>
                  </w:r>
                  <w:r w:rsidR="004D771A">
                    <w:rPr>
                      <w:rFonts w:ascii="Calibri" w:eastAsia="Times New Roman" w:hAnsi="Calibri" w:cs="Times New Roman"/>
                      <w:color w:val="000000"/>
                      <w:lang w:eastAsia="en-GB"/>
                    </w:rPr>
                    <w:t xml:space="preserve">neck </w:t>
                  </w:r>
                  <w:r w:rsidRPr="00983BDE">
                    <w:rPr>
                      <w:rFonts w:ascii="Calibri" w:eastAsia="Times New Roman" w:hAnsi="Calibri" w:cs="Times New Roman"/>
                      <w:color w:val="000000"/>
                      <w:lang w:eastAsia="en-GB"/>
                    </w:rPr>
                    <w:t>BMD</w:t>
                  </w:r>
                  <w:r w:rsidR="004D771A">
                    <w:rPr>
                      <w:rFonts w:ascii="Calibri" w:eastAsia="Times New Roman" w:hAnsi="Calibri" w:cs="Times New Roman"/>
                      <w:b w:val="0"/>
                      <w:color w:val="000000"/>
                      <w:lang w:eastAsia="en-GB"/>
                    </w:rPr>
                    <w:t xml:space="preserve"> </w:t>
                  </w:r>
                  <w:r w:rsidR="001D36A5">
                    <w:rPr>
                      <w:rFonts w:ascii="Calibri" w:eastAsia="Times New Roman" w:hAnsi="Calibri" w:cs="Times New Roman"/>
                      <w:color w:val="000000"/>
                      <w:lang w:eastAsia="en-GB"/>
                    </w:rPr>
                    <w:t>(g/cm</w:t>
                  </w:r>
                  <w:r w:rsidR="001D36A5" w:rsidRPr="001D36A5">
                    <w:rPr>
                      <w:rFonts w:ascii="Calibri" w:eastAsia="Times New Roman" w:hAnsi="Calibri" w:cs="Times New Roman"/>
                      <w:color w:val="000000"/>
                      <w:vertAlign w:val="superscript"/>
                      <w:lang w:eastAsia="en-GB"/>
                    </w:rPr>
                    <w:t>2</w:t>
                  </w:r>
                  <w:r w:rsidR="001D36A5">
                    <w:rPr>
                      <w:rFonts w:ascii="Calibri" w:eastAsia="Times New Roman" w:hAnsi="Calibri" w:cs="Times New Roman"/>
                      <w:color w:val="000000"/>
                      <w:lang w:eastAsia="en-GB"/>
                    </w:rPr>
                    <w:t>)</w:t>
                  </w:r>
                </w:p>
              </w:tc>
            </w:tr>
            <w:tr w:rsidR="00846AD4" w14:paraId="2BDFDE62" w14:textId="77777777" w:rsidTr="007340DA">
              <w:tc>
                <w:tcPr>
                  <w:cnfStyle w:val="001000000000" w:firstRow="0" w:lastRow="0" w:firstColumn="1" w:lastColumn="0" w:oddVBand="0" w:evenVBand="0" w:oddHBand="0" w:evenHBand="0" w:firstRowFirstColumn="0" w:firstRowLastColumn="0" w:lastRowFirstColumn="0" w:lastRowLastColumn="0"/>
                  <w:tcW w:w="968" w:type="dxa"/>
                </w:tcPr>
                <w:p w14:paraId="6AED614F" w14:textId="270542B7" w:rsidR="00846AD4" w:rsidRPr="00132743" w:rsidRDefault="00846AD4">
                  <w:pPr>
                    <w:rPr>
                      <w:rFonts w:ascii="Calibri" w:eastAsia="Times New Roman" w:hAnsi="Calibri" w:cs="Times New Roman"/>
                      <w:bCs w:val="0"/>
                      <w:color w:val="000000"/>
                      <w:lang w:eastAsia="en-GB"/>
                    </w:rPr>
                  </w:pPr>
                  <w:r w:rsidRPr="00132743">
                    <w:rPr>
                      <w:rFonts w:ascii="Calibri" w:eastAsia="Times New Roman" w:hAnsi="Calibri" w:cs="Times New Roman"/>
                      <w:color w:val="000000"/>
                      <w:lang w:eastAsia="en-GB"/>
                    </w:rPr>
                    <w:t>Males</w:t>
                  </w:r>
                </w:p>
              </w:tc>
              <w:tc>
                <w:tcPr>
                  <w:tcW w:w="963" w:type="dxa"/>
                </w:tcPr>
                <w:p w14:paraId="6991393F" w14:textId="7BC27AAF" w:rsidR="00846AD4" w:rsidRPr="00BC5BFD" w:rsidRDefault="00846AD4" w:rsidP="0013274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vertAlign w:val="superscript"/>
                      <w:lang w:eastAsia="en-GB"/>
                    </w:rPr>
                  </w:pPr>
                  <w:r>
                    <w:rPr>
                      <w:rFonts w:ascii="Calibri" w:eastAsia="Times New Roman" w:hAnsi="Calibri" w:cs="Times New Roman"/>
                      <w:color w:val="000000"/>
                      <w:lang w:eastAsia="en-GB"/>
                    </w:rPr>
                    <w:t>β</w:t>
                  </w:r>
                  <w:r w:rsidR="00BC5BFD">
                    <w:rPr>
                      <w:rFonts w:ascii="Calibri" w:eastAsia="Times New Roman" w:hAnsi="Calibri" w:cs="Times New Roman"/>
                      <w:color w:val="000000"/>
                      <w:vertAlign w:val="superscript"/>
                      <w:lang w:eastAsia="en-GB"/>
                    </w:rPr>
                    <w:t>2</w:t>
                  </w:r>
                </w:p>
              </w:tc>
              <w:tc>
                <w:tcPr>
                  <w:tcW w:w="1783" w:type="dxa"/>
                </w:tcPr>
                <w:p w14:paraId="034E08F2" w14:textId="47F31F3E" w:rsidR="00846AD4" w:rsidRDefault="00846AD4" w:rsidP="00BC5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D49CD">
                    <w:rPr>
                      <w:rFonts w:ascii="Calibri" w:eastAsia="Times New Roman" w:hAnsi="Calibri" w:cs="Times New Roman"/>
                      <w:color w:val="000000"/>
                      <w:lang w:eastAsia="en-GB"/>
                    </w:rPr>
                    <w:t>-</w:t>
                  </w:r>
                  <w:r w:rsidR="00BC5BFD">
                    <w:rPr>
                      <w:rFonts w:ascii="Calibri" w:eastAsia="Times New Roman" w:hAnsi="Calibri" w:cs="Times New Roman"/>
                      <w:color w:val="000000"/>
                      <w:lang w:eastAsia="en-GB"/>
                    </w:rPr>
                    <w:t>2.383</w:t>
                  </w:r>
                </w:p>
              </w:tc>
              <w:tc>
                <w:tcPr>
                  <w:tcW w:w="1784" w:type="dxa"/>
                </w:tcPr>
                <w:p w14:paraId="63B9E455" w14:textId="06F0170F" w:rsidR="00846AD4" w:rsidRDefault="00846AD4" w:rsidP="00BC5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D49CD">
                    <w:rPr>
                      <w:rFonts w:ascii="Calibri" w:eastAsia="Times New Roman" w:hAnsi="Calibri" w:cs="Times New Roman"/>
                      <w:color w:val="000000"/>
                      <w:lang w:eastAsia="en-GB"/>
                    </w:rPr>
                    <w:t>-</w:t>
                  </w:r>
                  <w:r w:rsidR="00BC5BFD">
                    <w:rPr>
                      <w:rFonts w:ascii="Calibri" w:eastAsia="Times New Roman" w:hAnsi="Calibri" w:cs="Times New Roman"/>
                      <w:color w:val="000000"/>
                      <w:lang w:eastAsia="en-GB"/>
                    </w:rPr>
                    <w:t>0.028</w:t>
                  </w:r>
                  <w:r>
                    <w:rPr>
                      <w:rFonts w:ascii="Calibri" w:eastAsia="Times New Roman" w:hAnsi="Calibri" w:cs="Times New Roman"/>
                      <w:color w:val="000000"/>
                      <w:lang w:eastAsia="en-GB"/>
                    </w:rPr>
                    <w:t>*</w:t>
                  </w:r>
                </w:p>
              </w:tc>
              <w:tc>
                <w:tcPr>
                  <w:tcW w:w="1784" w:type="dxa"/>
                </w:tcPr>
                <w:p w14:paraId="6D798877" w14:textId="5A45FCEB" w:rsidR="00846AD4" w:rsidRDefault="00846AD4" w:rsidP="00CA64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D49CD">
                    <w:rPr>
                      <w:rFonts w:ascii="Calibri" w:eastAsia="Times New Roman" w:hAnsi="Calibri" w:cs="Times New Roman"/>
                      <w:color w:val="000000"/>
                      <w:lang w:eastAsia="en-GB"/>
                    </w:rPr>
                    <w:t>-0.</w:t>
                  </w:r>
                  <w:r w:rsidR="00CA643A">
                    <w:rPr>
                      <w:rFonts w:ascii="Calibri" w:eastAsia="Times New Roman" w:hAnsi="Calibri" w:cs="Times New Roman"/>
                      <w:color w:val="000000"/>
                      <w:lang w:eastAsia="en-GB"/>
                    </w:rPr>
                    <w:t>088</w:t>
                  </w:r>
                  <w:r w:rsidRPr="00AD49CD">
                    <w:rPr>
                      <w:rFonts w:ascii="Calibri" w:eastAsia="Times New Roman" w:hAnsi="Calibri" w:cs="Times New Roman"/>
                      <w:color w:val="000000"/>
                      <w:lang w:eastAsia="en-GB"/>
                    </w:rPr>
                    <w:tab/>
                  </w:r>
                </w:p>
              </w:tc>
              <w:tc>
                <w:tcPr>
                  <w:tcW w:w="1784" w:type="dxa"/>
                </w:tcPr>
                <w:p w14:paraId="6A752A2D" w14:textId="21990DE8" w:rsidR="00846AD4" w:rsidRDefault="00846AD4" w:rsidP="00CA64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0</w:t>
                  </w:r>
                  <w:r w:rsidR="00CA643A">
                    <w:rPr>
                      <w:rFonts w:ascii="Calibri" w:eastAsia="Times New Roman" w:hAnsi="Calibri" w:cs="Times New Roman"/>
                      <w:color w:val="000000"/>
                      <w:lang w:eastAsia="en-GB"/>
                    </w:rPr>
                    <w:t>14</w:t>
                  </w:r>
                </w:p>
              </w:tc>
            </w:tr>
            <w:tr w:rsidR="00846AD4" w14:paraId="5D705F95" w14:textId="77777777" w:rsidTr="007340DA">
              <w:tc>
                <w:tcPr>
                  <w:cnfStyle w:val="001000000000" w:firstRow="0" w:lastRow="0" w:firstColumn="1" w:lastColumn="0" w:oddVBand="0" w:evenVBand="0" w:oddHBand="0" w:evenHBand="0" w:firstRowFirstColumn="0" w:firstRowLastColumn="0" w:lastRowFirstColumn="0" w:lastRowLastColumn="0"/>
                  <w:tcW w:w="968" w:type="dxa"/>
                </w:tcPr>
                <w:p w14:paraId="5A1ECC80" w14:textId="77777777" w:rsidR="00846AD4" w:rsidRDefault="00846AD4" w:rsidP="007340DA">
                  <w:pPr>
                    <w:rPr>
                      <w:rFonts w:ascii="Calibri" w:eastAsia="Times New Roman" w:hAnsi="Calibri" w:cs="Times New Roman"/>
                      <w:b w:val="0"/>
                      <w:bCs w:val="0"/>
                      <w:color w:val="000000"/>
                      <w:lang w:eastAsia="en-GB"/>
                    </w:rPr>
                  </w:pPr>
                </w:p>
              </w:tc>
              <w:tc>
                <w:tcPr>
                  <w:tcW w:w="963" w:type="dxa"/>
                </w:tcPr>
                <w:p w14:paraId="36CD841F" w14:textId="77777777" w:rsidR="00846AD4" w:rsidRDefault="00846AD4" w:rsidP="00846A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CI (95%)</w:t>
                  </w:r>
                </w:p>
                <w:p w14:paraId="46632DDE" w14:textId="055274D4" w:rsidR="00846AD4" w:rsidRDefault="00846AD4" w:rsidP="00846A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p-value</w:t>
                  </w:r>
                </w:p>
              </w:tc>
              <w:tc>
                <w:tcPr>
                  <w:tcW w:w="1783" w:type="dxa"/>
                </w:tcPr>
                <w:p w14:paraId="4641F66A" w14:textId="43F4AF2E" w:rsidR="00846AD4" w:rsidRDefault="00846AD4" w:rsidP="00F553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D49CD">
                    <w:rPr>
                      <w:rFonts w:ascii="Calibri" w:eastAsia="Times New Roman" w:hAnsi="Calibri" w:cs="Times New Roman"/>
                      <w:color w:val="000000"/>
                      <w:lang w:eastAsia="en-GB"/>
                    </w:rPr>
                    <w:t>[-</w:t>
                  </w:r>
                  <w:r w:rsidR="00BC5BFD">
                    <w:rPr>
                      <w:rFonts w:ascii="Calibri" w:eastAsia="Times New Roman" w:hAnsi="Calibri" w:cs="Times New Roman"/>
                      <w:color w:val="000000"/>
                      <w:lang w:eastAsia="en-GB"/>
                    </w:rPr>
                    <w:t>4.940</w:t>
                  </w:r>
                  <w:r w:rsidRPr="00AD49CD">
                    <w:rPr>
                      <w:rFonts w:ascii="Calibri" w:eastAsia="Times New Roman" w:hAnsi="Calibri" w:cs="Times New Roman"/>
                      <w:color w:val="000000"/>
                      <w:lang w:eastAsia="en-GB"/>
                    </w:rPr>
                    <w:t xml:space="preserve">, </w:t>
                  </w:r>
                  <w:r w:rsidR="00BC5BFD">
                    <w:rPr>
                      <w:rFonts w:ascii="Calibri" w:eastAsia="Times New Roman" w:hAnsi="Calibri" w:cs="Times New Roman"/>
                      <w:color w:val="000000"/>
                      <w:lang w:eastAsia="en-GB"/>
                    </w:rPr>
                    <w:t>0.175</w:t>
                  </w:r>
                  <w:r>
                    <w:rPr>
                      <w:rFonts w:ascii="Calibri" w:eastAsia="Times New Roman" w:hAnsi="Calibri" w:cs="Times New Roman"/>
                      <w:color w:val="000000"/>
                      <w:lang w:eastAsia="en-GB"/>
                    </w:rPr>
                    <w:t>]</w:t>
                  </w:r>
                </w:p>
                <w:p w14:paraId="65E37670" w14:textId="3BF4EFE6" w:rsidR="00846AD4" w:rsidRDefault="00BC5BFD" w:rsidP="00BC5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068</w:t>
                  </w:r>
                </w:p>
              </w:tc>
              <w:tc>
                <w:tcPr>
                  <w:tcW w:w="1784" w:type="dxa"/>
                </w:tcPr>
                <w:p w14:paraId="5072D5EE" w14:textId="0131630F" w:rsidR="00846AD4" w:rsidRDefault="00846AD4" w:rsidP="00AC25E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0</w:t>
                  </w:r>
                  <w:r w:rsidR="00BC5BFD">
                    <w:rPr>
                      <w:rFonts w:ascii="Calibri" w:eastAsia="Times New Roman" w:hAnsi="Calibri" w:cs="Times New Roman"/>
                      <w:color w:val="000000"/>
                      <w:lang w:eastAsia="en-GB"/>
                    </w:rPr>
                    <w:t>55</w:t>
                  </w:r>
                  <w:r w:rsidR="00CA643A">
                    <w:rPr>
                      <w:rFonts w:ascii="Calibri" w:eastAsia="Times New Roman" w:hAnsi="Calibri" w:cs="Times New Roman"/>
                      <w:color w:val="000000"/>
                      <w:lang w:eastAsia="en-GB"/>
                    </w:rPr>
                    <w:t>, -0.000</w:t>
                  </w:r>
                  <w:r w:rsidRPr="00AD49CD">
                    <w:rPr>
                      <w:rFonts w:ascii="Calibri" w:eastAsia="Times New Roman" w:hAnsi="Calibri" w:cs="Times New Roman"/>
                      <w:color w:val="000000"/>
                      <w:lang w:eastAsia="en-GB"/>
                    </w:rPr>
                    <w:t>]</w:t>
                  </w:r>
                </w:p>
                <w:p w14:paraId="624389E4" w14:textId="1859BEBD" w:rsidR="00846AD4" w:rsidRDefault="00846AD4" w:rsidP="00CA64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0</w:t>
                  </w:r>
                  <w:r w:rsidR="00CA643A">
                    <w:rPr>
                      <w:rFonts w:ascii="Calibri" w:eastAsia="Times New Roman" w:hAnsi="Calibri" w:cs="Times New Roman"/>
                      <w:color w:val="000000"/>
                      <w:lang w:eastAsia="en-GB"/>
                    </w:rPr>
                    <w:t>47</w:t>
                  </w:r>
                </w:p>
              </w:tc>
              <w:tc>
                <w:tcPr>
                  <w:tcW w:w="1784" w:type="dxa"/>
                </w:tcPr>
                <w:p w14:paraId="0A561CAF" w14:textId="4D60D0B0" w:rsidR="00846AD4" w:rsidRDefault="00846AD4" w:rsidP="00AC25E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w:t>
                  </w:r>
                  <w:r w:rsidR="00CA643A">
                    <w:rPr>
                      <w:rFonts w:ascii="Calibri" w:eastAsia="Times New Roman" w:hAnsi="Calibri" w:cs="Times New Roman"/>
                      <w:color w:val="000000"/>
                      <w:lang w:eastAsia="en-GB"/>
                    </w:rPr>
                    <w:t>219</w:t>
                  </w:r>
                  <w:r>
                    <w:rPr>
                      <w:rFonts w:ascii="Calibri" w:eastAsia="Times New Roman" w:hAnsi="Calibri" w:cs="Times New Roman"/>
                      <w:color w:val="000000"/>
                      <w:lang w:eastAsia="en-GB"/>
                    </w:rPr>
                    <w:t>, 0.0</w:t>
                  </w:r>
                  <w:r w:rsidR="00CA643A">
                    <w:rPr>
                      <w:rFonts w:ascii="Calibri" w:eastAsia="Times New Roman" w:hAnsi="Calibri" w:cs="Times New Roman"/>
                      <w:color w:val="000000"/>
                      <w:lang w:eastAsia="en-GB"/>
                    </w:rPr>
                    <w:t>42</w:t>
                  </w:r>
                  <w:r w:rsidRPr="00AD49CD">
                    <w:rPr>
                      <w:rFonts w:ascii="Calibri" w:eastAsia="Times New Roman" w:hAnsi="Calibri" w:cs="Times New Roman"/>
                      <w:color w:val="000000"/>
                      <w:lang w:eastAsia="en-GB"/>
                    </w:rPr>
                    <w:t>]</w:t>
                  </w:r>
                </w:p>
                <w:p w14:paraId="540DDC8C" w14:textId="6671C48E" w:rsidR="00846AD4" w:rsidRDefault="00846AD4" w:rsidP="00CA64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w:t>
                  </w:r>
                  <w:r w:rsidR="00CA643A">
                    <w:rPr>
                      <w:rFonts w:ascii="Calibri" w:eastAsia="Times New Roman" w:hAnsi="Calibri" w:cs="Times New Roman"/>
                      <w:color w:val="000000"/>
                      <w:lang w:eastAsia="en-GB"/>
                    </w:rPr>
                    <w:t>183</w:t>
                  </w:r>
                </w:p>
              </w:tc>
              <w:tc>
                <w:tcPr>
                  <w:tcW w:w="1784" w:type="dxa"/>
                </w:tcPr>
                <w:p w14:paraId="556F04F6" w14:textId="38945829" w:rsidR="00846AD4" w:rsidRDefault="00846AD4" w:rsidP="00AC25E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0</w:t>
                  </w:r>
                  <w:r w:rsidR="00CA643A">
                    <w:rPr>
                      <w:rFonts w:ascii="Calibri" w:eastAsia="Times New Roman" w:hAnsi="Calibri" w:cs="Times New Roman"/>
                      <w:color w:val="000000"/>
                      <w:lang w:eastAsia="en-GB"/>
                    </w:rPr>
                    <w:t>35</w:t>
                  </w:r>
                  <w:r>
                    <w:rPr>
                      <w:rFonts w:ascii="Calibri" w:eastAsia="Times New Roman" w:hAnsi="Calibri" w:cs="Times New Roman"/>
                      <w:color w:val="000000"/>
                      <w:lang w:eastAsia="en-GB"/>
                    </w:rPr>
                    <w:t>, 0.0</w:t>
                  </w:r>
                  <w:r w:rsidR="00CA643A">
                    <w:rPr>
                      <w:rFonts w:ascii="Calibri" w:eastAsia="Times New Roman" w:hAnsi="Calibri" w:cs="Times New Roman"/>
                      <w:color w:val="000000"/>
                      <w:lang w:eastAsia="en-GB"/>
                    </w:rPr>
                    <w:t>06</w:t>
                  </w:r>
                  <w:r w:rsidRPr="00AD49CD">
                    <w:rPr>
                      <w:rFonts w:ascii="Calibri" w:eastAsia="Times New Roman" w:hAnsi="Calibri" w:cs="Times New Roman"/>
                      <w:color w:val="000000"/>
                      <w:lang w:eastAsia="en-GB"/>
                    </w:rPr>
                    <w:t>]</w:t>
                  </w:r>
                </w:p>
                <w:p w14:paraId="32D2D634" w14:textId="7397C6DE" w:rsidR="00846AD4" w:rsidRDefault="00846AD4" w:rsidP="00CA64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w:t>
                  </w:r>
                  <w:r w:rsidR="00CA643A">
                    <w:rPr>
                      <w:rFonts w:ascii="Calibri" w:eastAsia="Times New Roman" w:hAnsi="Calibri" w:cs="Times New Roman"/>
                      <w:color w:val="000000"/>
                      <w:lang w:eastAsia="en-GB"/>
                    </w:rPr>
                    <w:t>171</w:t>
                  </w:r>
                </w:p>
              </w:tc>
            </w:tr>
            <w:tr w:rsidR="00846AD4" w14:paraId="691F3B9F" w14:textId="77777777" w:rsidTr="007340DA">
              <w:tc>
                <w:tcPr>
                  <w:cnfStyle w:val="001000000000" w:firstRow="0" w:lastRow="0" w:firstColumn="1" w:lastColumn="0" w:oddVBand="0" w:evenVBand="0" w:oddHBand="0" w:evenHBand="0" w:firstRowFirstColumn="0" w:firstRowLastColumn="0" w:lastRowFirstColumn="0" w:lastRowLastColumn="0"/>
                  <w:tcW w:w="968" w:type="dxa"/>
                </w:tcPr>
                <w:p w14:paraId="2D7ECC2C" w14:textId="0766B673" w:rsidR="00846AD4" w:rsidRPr="00132743" w:rsidRDefault="00846AD4" w:rsidP="007340DA">
                  <w:pPr>
                    <w:rPr>
                      <w:rFonts w:ascii="Calibri" w:eastAsia="Times New Roman" w:hAnsi="Calibri" w:cs="Times New Roman"/>
                      <w:bCs w:val="0"/>
                      <w:color w:val="000000"/>
                      <w:lang w:eastAsia="en-GB"/>
                    </w:rPr>
                  </w:pPr>
                  <w:r w:rsidRPr="00132743">
                    <w:rPr>
                      <w:rFonts w:ascii="Calibri" w:eastAsia="Times New Roman" w:hAnsi="Calibri" w:cs="Times New Roman"/>
                      <w:bCs w:val="0"/>
                      <w:color w:val="000000"/>
                      <w:lang w:eastAsia="en-GB"/>
                    </w:rPr>
                    <w:t>Females</w:t>
                  </w:r>
                </w:p>
              </w:tc>
              <w:tc>
                <w:tcPr>
                  <w:tcW w:w="963" w:type="dxa"/>
                </w:tcPr>
                <w:p w14:paraId="400F51A8" w14:textId="2D40E430" w:rsidR="00846AD4" w:rsidRDefault="00846AD4" w:rsidP="007340D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783" w:type="dxa"/>
                </w:tcPr>
                <w:p w14:paraId="26BC7B24" w14:textId="77777777" w:rsidR="00846AD4" w:rsidRPr="00AD49CD" w:rsidRDefault="00846AD4" w:rsidP="00F553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784" w:type="dxa"/>
                </w:tcPr>
                <w:p w14:paraId="27CCD724" w14:textId="77777777" w:rsidR="00846AD4" w:rsidRDefault="00846AD4" w:rsidP="00AC25E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784" w:type="dxa"/>
                </w:tcPr>
                <w:p w14:paraId="7866495B" w14:textId="77777777" w:rsidR="00846AD4" w:rsidRDefault="00846AD4" w:rsidP="00AC25E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1784" w:type="dxa"/>
                </w:tcPr>
                <w:p w14:paraId="07191AA1" w14:textId="77777777" w:rsidR="00846AD4" w:rsidRDefault="00846AD4" w:rsidP="00AC25E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846AD4" w14:paraId="39C41605" w14:textId="77777777" w:rsidTr="007340DA">
              <w:tc>
                <w:tcPr>
                  <w:cnfStyle w:val="001000000000" w:firstRow="0" w:lastRow="0" w:firstColumn="1" w:lastColumn="0" w:oddVBand="0" w:evenVBand="0" w:oddHBand="0" w:evenHBand="0" w:firstRowFirstColumn="0" w:firstRowLastColumn="0" w:lastRowFirstColumn="0" w:lastRowLastColumn="0"/>
                  <w:tcW w:w="968" w:type="dxa"/>
                </w:tcPr>
                <w:p w14:paraId="3E0A53E2" w14:textId="77777777" w:rsidR="00846AD4" w:rsidRPr="00983BDE" w:rsidRDefault="00846AD4">
                  <w:pPr>
                    <w:rPr>
                      <w:rFonts w:ascii="Calibri" w:eastAsia="Times New Roman" w:hAnsi="Calibri" w:cs="Times New Roman"/>
                      <w:color w:val="000000"/>
                      <w:lang w:eastAsia="en-GB"/>
                    </w:rPr>
                  </w:pPr>
                </w:p>
              </w:tc>
              <w:tc>
                <w:tcPr>
                  <w:tcW w:w="963" w:type="dxa"/>
                </w:tcPr>
                <w:p w14:paraId="3B0FB70A" w14:textId="7CAB073B" w:rsidR="00846AD4" w:rsidRPr="00BC5BFD" w:rsidRDefault="00846AD4" w:rsidP="0013274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vertAlign w:val="superscript"/>
                      <w:lang w:eastAsia="en-GB"/>
                    </w:rPr>
                  </w:pPr>
                  <w:r w:rsidRPr="00132743">
                    <w:rPr>
                      <w:rFonts w:ascii="Calibri" w:eastAsia="Times New Roman" w:hAnsi="Calibri" w:cs="Times New Roman"/>
                      <w:bCs/>
                      <w:color w:val="000000"/>
                      <w:lang w:eastAsia="en-GB"/>
                    </w:rPr>
                    <w:t>β</w:t>
                  </w:r>
                  <w:r w:rsidR="00BC5BFD">
                    <w:rPr>
                      <w:rFonts w:ascii="Calibri" w:eastAsia="Times New Roman" w:hAnsi="Calibri" w:cs="Times New Roman"/>
                      <w:bCs/>
                      <w:color w:val="000000"/>
                      <w:vertAlign w:val="superscript"/>
                      <w:lang w:eastAsia="en-GB"/>
                    </w:rPr>
                    <w:t>2</w:t>
                  </w:r>
                </w:p>
              </w:tc>
              <w:tc>
                <w:tcPr>
                  <w:tcW w:w="1783" w:type="dxa"/>
                </w:tcPr>
                <w:p w14:paraId="64EDC14A" w14:textId="43FCE206" w:rsidR="00846AD4" w:rsidRDefault="00846AD4" w:rsidP="00BC5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983BDE">
                    <w:rPr>
                      <w:rFonts w:ascii="Calibri" w:eastAsia="Times New Roman" w:hAnsi="Calibri" w:cs="Times New Roman"/>
                      <w:color w:val="000000"/>
                      <w:lang w:eastAsia="en-GB"/>
                    </w:rPr>
                    <w:t>-</w:t>
                  </w:r>
                  <w:r w:rsidR="00BC5BFD">
                    <w:rPr>
                      <w:rFonts w:ascii="Calibri" w:eastAsia="Times New Roman" w:hAnsi="Calibri" w:cs="Times New Roman"/>
                      <w:color w:val="000000"/>
                      <w:lang w:eastAsia="en-GB"/>
                    </w:rPr>
                    <w:t>0.565</w:t>
                  </w:r>
                </w:p>
              </w:tc>
              <w:tc>
                <w:tcPr>
                  <w:tcW w:w="1784" w:type="dxa"/>
                </w:tcPr>
                <w:p w14:paraId="101D18BD" w14:textId="09531794" w:rsidR="00846AD4" w:rsidRDefault="00846AD4" w:rsidP="00CA64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D49CD">
                    <w:rPr>
                      <w:rFonts w:ascii="Calibri" w:eastAsia="Times New Roman" w:hAnsi="Calibri" w:cs="Times New Roman"/>
                      <w:color w:val="000000"/>
                      <w:lang w:eastAsia="en-GB"/>
                    </w:rPr>
                    <w:t>-0.0</w:t>
                  </w:r>
                  <w:r w:rsidR="00CA643A">
                    <w:rPr>
                      <w:rFonts w:ascii="Calibri" w:eastAsia="Times New Roman" w:hAnsi="Calibri" w:cs="Times New Roman"/>
                      <w:color w:val="000000"/>
                      <w:lang w:eastAsia="en-GB"/>
                    </w:rPr>
                    <w:t>17</w:t>
                  </w:r>
                </w:p>
              </w:tc>
              <w:tc>
                <w:tcPr>
                  <w:tcW w:w="1784" w:type="dxa"/>
                </w:tcPr>
                <w:p w14:paraId="474AD0DE" w14:textId="27A72099" w:rsidR="00846AD4" w:rsidRDefault="00846AD4" w:rsidP="00CA64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D49CD">
                    <w:rPr>
                      <w:rFonts w:ascii="Calibri" w:eastAsia="Times New Roman" w:hAnsi="Calibri" w:cs="Times New Roman"/>
                      <w:color w:val="000000"/>
                      <w:lang w:eastAsia="en-GB"/>
                    </w:rPr>
                    <w:t>-0.0</w:t>
                  </w:r>
                  <w:r w:rsidR="00CA643A">
                    <w:rPr>
                      <w:rFonts w:ascii="Calibri" w:eastAsia="Times New Roman" w:hAnsi="Calibri" w:cs="Times New Roman"/>
                      <w:color w:val="000000"/>
                      <w:lang w:eastAsia="en-GB"/>
                    </w:rPr>
                    <w:t>59</w:t>
                  </w:r>
                </w:p>
              </w:tc>
              <w:tc>
                <w:tcPr>
                  <w:tcW w:w="1784" w:type="dxa"/>
                </w:tcPr>
                <w:p w14:paraId="1C3BB60F" w14:textId="28D87CD0" w:rsidR="00846AD4" w:rsidRDefault="00CA643A" w:rsidP="00A748B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000</w:t>
                  </w:r>
                </w:p>
              </w:tc>
            </w:tr>
            <w:tr w:rsidR="00846AD4" w14:paraId="765D49E4" w14:textId="77777777" w:rsidTr="007340DA">
              <w:tc>
                <w:tcPr>
                  <w:cnfStyle w:val="001000000000" w:firstRow="0" w:lastRow="0" w:firstColumn="1" w:lastColumn="0" w:oddVBand="0" w:evenVBand="0" w:oddHBand="0" w:evenHBand="0" w:firstRowFirstColumn="0" w:firstRowLastColumn="0" w:lastRowFirstColumn="0" w:lastRowLastColumn="0"/>
                  <w:tcW w:w="968" w:type="dxa"/>
                </w:tcPr>
                <w:p w14:paraId="08943CDE" w14:textId="77777777" w:rsidR="00846AD4" w:rsidRDefault="00846AD4" w:rsidP="00A748BC">
                  <w:pPr>
                    <w:rPr>
                      <w:rFonts w:ascii="Calibri" w:eastAsia="Times New Roman" w:hAnsi="Calibri" w:cs="Times New Roman"/>
                      <w:b w:val="0"/>
                      <w:bCs w:val="0"/>
                      <w:color w:val="000000"/>
                      <w:lang w:eastAsia="en-GB"/>
                    </w:rPr>
                  </w:pPr>
                </w:p>
              </w:tc>
              <w:tc>
                <w:tcPr>
                  <w:tcW w:w="963" w:type="dxa"/>
                </w:tcPr>
                <w:p w14:paraId="2D44A1C6" w14:textId="77777777" w:rsidR="00846AD4" w:rsidRDefault="00846AD4" w:rsidP="00A748B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CI (95%)</w:t>
                  </w:r>
                </w:p>
                <w:p w14:paraId="328D9CFA" w14:textId="3CFEFFC6" w:rsidR="00846AD4" w:rsidRDefault="00846AD4" w:rsidP="00A748B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p-value</w:t>
                  </w:r>
                </w:p>
              </w:tc>
              <w:tc>
                <w:tcPr>
                  <w:tcW w:w="1783" w:type="dxa"/>
                </w:tcPr>
                <w:p w14:paraId="6E3F383F" w14:textId="5C8A8A8F" w:rsidR="00846AD4" w:rsidRDefault="00846AD4" w:rsidP="00AC25E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983BDE">
                    <w:rPr>
                      <w:rFonts w:ascii="Calibri" w:eastAsia="Times New Roman" w:hAnsi="Calibri" w:cs="Times New Roman"/>
                      <w:color w:val="000000"/>
                      <w:lang w:eastAsia="en-GB"/>
                    </w:rPr>
                    <w:t>[-</w:t>
                  </w:r>
                  <w:r w:rsidR="00BC5BFD">
                    <w:rPr>
                      <w:rFonts w:ascii="Calibri" w:eastAsia="Times New Roman" w:hAnsi="Calibri" w:cs="Times New Roman"/>
                      <w:color w:val="000000"/>
                      <w:lang w:eastAsia="en-GB"/>
                    </w:rPr>
                    <w:t>2.783</w:t>
                  </w:r>
                  <w:r w:rsidRPr="00983BDE">
                    <w:rPr>
                      <w:rFonts w:ascii="Calibri" w:eastAsia="Times New Roman" w:hAnsi="Calibri" w:cs="Times New Roman"/>
                      <w:color w:val="000000"/>
                      <w:lang w:eastAsia="en-GB"/>
                    </w:rPr>
                    <w:t>,</w:t>
                  </w:r>
                  <w:r w:rsidR="00BC5BFD">
                    <w:rPr>
                      <w:rFonts w:ascii="Calibri" w:eastAsia="Times New Roman" w:hAnsi="Calibri" w:cs="Times New Roman"/>
                      <w:color w:val="000000"/>
                      <w:lang w:eastAsia="en-GB"/>
                    </w:rPr>
                    <w:t xml:space="preserve"> 1.654</w:t>
                  </w:r>
                  <w:r w:rsidRPr="00983BDE">
                    <w:rPr>
                      <w:rFonts w:ascii="Calibri" w:eastAsia="Times New Roman" w:hAnsi="Calibri" w:cs="Times New Roman"/>
                      <w:color w:val="000000"/>
                      <w:lang w:eastAsia="en-GB"/>
                    </w:rPr>
                    <w:t>]</w:t>
                  </w:r>
                </w:p>
                <w:p w14:paraId="7DCBF084" w14:textId="118DAAAF" w:rsidR="00846AD4" w:rsidRDefault="00846AD4" w:rsidP="00BC5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w:t>
                  </w:r>
                  <w:r w:rsidR="00BC5BFD">
                    <w:rPr>
                      <w:rFonts w:ascii="Calibri" w:eastAsia="Times New Roman" w:hAnsi="Calibri" w:cs="Times New Roman"/>
                      <w:color w:val="000000"/>
                      <w:lang w:eastAsia="en-GB"/>
                    </w:rPr>
                    <w:t>617</w:t>
                  </w:r>
                </w:p>
              </w:tc>
              <w:tc>
                <w:tcPr>
                  <w:tcW w:w="1784" w:type="dxa"/>
                </w:tcPr>
                <w:p w14:paraId="49E45584" w14:textId="251822D8" w:rsidR="00846AD4" w:rsidRDefault="00846AD4" w:rsidP="00AC25E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983BDE">
                    <w:rPr>
                      <w:rFonts w:ascii="Calibri" w:eastAsia="Times New Roman" w:hAnsi="Calibri" w:cs="Times New Roman"/>
                      <w:color w:val="000000"/>
                      <w:lang w:eastAsia="en-GB"/>
                    </w:rPr>
                    <w:t>[-0.0</w:t>
                  </w:r>
                  <w:r w:rsidR="00CA643A">
                    <w:rPr>
                      <w:rFonts w:ascii="Calibri" w:eastAsia="Times New Roman" w:hAnsi="Calibri" w:cs="Times New Roman"/>
                      <w:color w:val="000000"/>
                      <w:lang w:eastAsia="en-GB"/>
                    </w:rPr>
                    <w:t>46</w:t>
                  </w:r>
                  <w:r>
                    <w:rPr>
                      <w:rFonts w:ascii="Calibri" w:eastAsia="Times New Roman" w:hAnsi="Calibri" w:cs="Times New Roman"/>
                      <w:color w:val="000000"/>
                      <w:lang w:eastAsia="en-GB"/>
                    </w:rPr>
                    <w:t>, 0.0</w:t>
                  </w:r>
                  <w:r w:rsidR="00CA643A">
                    <w:rPr>
                      <w:rFonts w:ascii="Calibri" w:eastAsia="Times New Roman" w:hAnsi="Calibri" w:cs="Times New Roman"/>
                      <w:color w:val="000000"/>
                      <w:lang w:eastAsia="en-GB"/>
                    </w:rPr>
                    <w:t>12</w:t>
                  </w:r>
                  <w:r w:rsidRPr="00983BDE">
                    <w:rPr>
                      <w:rFonts w:ascii="Calibri" w:eastAsia="Times New Roman" w:hAnsi="Calibri" w:cs="Times New Roman"/>
                      <w:color w:val="000000"/>
                      <w:lang w:eastAsia="en-GB"/>
                    </w:rPr>
                    <w:t>]</w:t>
                  </w:r>
                </w:p>
                <w:p w14:paraId="13D70605" w14:textId="4B4BC482" w:rsidR="00846AD4" w:rsidRDefault="00846AD4" w:rsidP="00CA64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w:t>
                  </w:r>
                  <w:r w:rsidR="00CA643A">
                    <w:rPr>
                      <w:rFonts w:ascii="Calibri" w:eastAsia="Times New Roman" w:hAnsi="Calibri" w:cs="Times New Roman"/>
                      <w:color w:val="000000"/>
                      <w:lang w:eastAsia="en-GB"/>
                    </w:rPr>
                    <w:t>259</w:t>
                  </w:r>
                </w:p>
              </w:tc>
              <w:tc>
                <w:tcPr>
                  <w:tcW w:w="1784" w:type="dxa"/>
                </w:tcPr>
                <w:p w14:paraId="52B97779" w14:textId="38B2B89D" w:rsidR="00846AD4" w:rsidRDefault="00846AD4" w:rsidP="00AC25E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w:t>
                  </w:r>
                  <w:r w:rsidR="00CA643A">
                    <w:rPr>
                      <w:rFonts w:ascii="Calibri" w:eastAsia="Times New Roman" w:hAnsi="Calibri" w:cs="Times New Roman"/>
                      <w:color w:val="000000"/>
                      <w:lang w:eastAsia="en-GB"/>
                    </w:rPr>
                    <w:t>113</w:t>
                  </w:r>
                  <w:r>
                    <w:rPr>
                      <w:rFonts w:ascii="Calibri" w:eastAsia="Times New Roman" w:hAnsi="Calibri" w:cs="Times New Roman"/>
                      <w:color w:val="000000"/>
                      <w:lang w:eastAsia="en-GB"/>
                    </w:rPr>
                    <w:t>, 0.</w:t>
                  </w:r>
                  <w:r w:rsidR="00CA643A">
                    <w:rPr>
                      <w:rFonts w:ascii="Calibri" w:eastAsia="Times New Roman" w:hAnsi="Calibri" w:cs="Times New Roman"/>
                      <w:color w:val="000000"/>
                      <w:lang w:eastAsia="en-GB"/>
                    </w:rPr>
                    <w:t>101</w:t>
                  </w:r>
                  <w:r w:rsidRPr="00AD49CD">
                    <w:rPr>
                      <w:rFonts w:ascii="Calibri" w:eastAsia="Times New Roman" w:hAnsi="Calibri" w:cs="Times New Roman"/>
                      <w:color w:val="000000"/>
                      <w:lang w:eastAsia="en-GB"/>
                    </w:rPr>
                    <w:t>]</w:t>
                  </w:r>
                </w:p>
                <w:p w14:paraId="3B0EB047" w14:textId="69DA69B3" w:rsidR="00846AD4" w:rsidRDefault="00846AD4" w:rsidP="00CA64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w:t>
                  </w:r>
                  <w:r w:rsidR="00CA643A">
                    <w:rPr>
                      <w:rFonts w:ascii="Calibri" w:eastAsia="Times New Roman" w:hAnsi="Calibri" w:cs="Times New Roman"/>
                      <w:color w:val="000000"/>
                      <w:lang w:eastAsia="en-GB"/>
                    </w:rPr>
                    <w:t>914</w:t>
                  </w:r>
                </w:p>
              </w:tc>
              <w:tc>
                <w:tcPr>
                  <w:tcW w:w="1784" w:type="dxa"/>
                </w:tcPr>
                <w:p w14:paraId="3AC5C3A6" w14:textId="06EF704F" w:rsidR="00846AD4" w:rsidRDefault="00846AD4" w:rsidP="00A748B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0</w:t>
                  </w:r>
                  <w:r w:rsidR="00CA643A">
                    <w:rPr>
                      <w:rFonts w:ascii="Calibri" w:eastAsia="Times New Roman" w:hAnsi="Calibri" w:cs="Times New Roman"/>
                      <w:color w:val="000000"/>
                      <w:lang w:eastAsia="en-GB"/>
                    </w:rPr>
                    <w:t>20</w:t>
                  </w:r>
                  <w:r>
                    <w:rPr>
                      <w:rFonts w:ascii="Calibri" w:eastAsia="Times New Roman" w:hAnsi="Calibri" w:cs="Times New Roman"/>
                      <w:color w:val="000000"/>
                      <w:lang w:eastAsia="en-GB"/>
                    </w:rPr>
                    <w:t>, 0.0</w:t>
                  </w:r>
                  <w:r w:rsidR="00CA643A">
                    <w:rPr>
                      <w:rFonts w:ascii="Calibri" w:eastAsia="Times New Roman" w:hAnsi="Calibri" w:cs="Times New Roman"/>
                      <w:color w:val="000000"/>
                      <w:lang w:eastAsia="en-GB"/>
                    </w:rPr>
                    <w:t>20</w:t>
                  </w:r>
                  <w:r w:rsidRPr="00983BDE">
                    <w:rPr>
                      <w:rFonts w:ascii="Calibri" w:eastAsia="Times New Roman" w:hAnsi="Calibri" w:cs="Times New Roman"/>
                      <w:color w:val="000000"/>
                      <w:lang w:eastAsia="en-GB"/>
                    </w:rPr>
                    <w:t>]</w:t>
                  </w:r>
                </w:p>
                <w:p w14:paraId="3D8D720E" w14:textId="69EA186D" w:rsidR="00846AD4" w:rsidRDefault="00846AD4" w:rsidP="00CA64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w:t>
                  </w:r>
                  <w:r w:rsidR="00CA643A">
                    <w:rPr>
                      <w:rFonts w:ascii="Calibri" w:eastAsia="Times New Roman" w:hAnsi="Calibri" w:cs="Times New Roman"/>
                      <w:color w:val="000000"/>
                      <w:lang w:eastAsia="en-GB"/>
                    </w:rPr>
                    <w:t>981</w:t>
                  </w:r>
                </w:p>
              </w:tc>
            </w:tr>
          </w:tbl>
          <w:p w14:paraId="73E8A29E" w14:textId="77777777" w:rsidR="00A559B5" w:rsidRPr="00A559B5" w:rsidRDefault="00A559B5" w:rsidP="002436D1">
            <w:pPr>
              <w:spacing w:after="0" w:line="240" w:lineRule="auto"/>
              <w:rPr>
                <w:rFonts w:ascii="Calibri" w:eastAsia="Times New Roman" w:hAnsi="Calibri" w:cs="Times New Roman"/>
                <w:color w:val="000000"/>
                <w:lang w:eastAsia="en-GB"/>
              </w:rPr>
            </w:pPr>
            <w:r w:rsidRPr="00A559B5">
              <w:rPr>
                <w:rFonts w:ascii="Calibri" w:eastAsia="Times New Roman" w:hAnsi="Calibri" w:cs="Times New Roman"/>
                <w:color w:val="000000"/>
                <w:lang w:eastAsia="en-GB"/>
              </w:rPr>
              <w:t>*P&lt;0.05 **P&lt;0.01 ***P&lt;0.001</w:t>
            </w:r>
          </w:p>
          <w:p w14:paraId="333E4C1C" w14:textId="77777777" w:rsidR="00BC5BFD" w:rsidRDefault="002436D1">
            <w:pPr>
              <w:spacing w:after="0" w:line="240" w:lineRule="auto"/>
              <w:rPr>
                <w:rFonts w:ascii="Calibri" w:eastAsia="Times New Roman" w:hAnsi="Calibri" w:cs="Times New Roman"/>
                <w:color w:val="000000"/>
                <w:lang w:eastAsia="en-GB"/>
              </w:rPr>
            </w:pPr>
            <w:r w:rsidRPr="002436D1">
              <w:rPr>
                <w:rFonts w:ascii="Calibri" w:eastAsia="Times New Roman" w:hAnsi="Calibri" w:cs="Times New Roman"/>
                <w:color w:val="000000"/>
                <w:vertAlign w:val="superscript"/>
                <w:lang w:eastAsia="en-GB"/>
              </w:rPr>
              <w:t xml:space="preserve">1 </w:t>
            </w:r>
            <w:r>
              <w:rPr>
                <w:rFonts w:ascii="Calibri" w:eastAsia="Times New Roman" w:hAnsi="Calibri" w:cs="Times New Roman"/>
                <w:color w:val="000000"/>
                <w:lang w:eastAsia="en-GB"/>
              </w:rPr>
              <w:t>Models control</w:t>
            </w:r>
            <w:r w:rsidRPr="002436D1">
              <w:rPr>
                <w:rFonts w:ascii="Calibri" w:eastAsia="Times New Roman" w:hAnsi="Calibri" w:cs="Times New Roman"/>
                <w:color w:val="000000"/>
                <w:lang w:eastAsia="en-GB"/>
              </w:rPr>
              <w:t xml:space="preserve"> for age at baseline clinic visit, </w:t>
            </w:r>
            <w:r w:rsidR="005977BD">
              <w:rPr>
                <w:rFonts w:ascii="Calibri" w:eastAsia="Times New Roman" w:hAnsi="Calibri" w:cs="Times New Roman"/>
                <w:color w:val="000000"/>
                <w:lang w:eastAsia="en-GB"/>
              </w:rPr>
              <w:t xml:space="preserve">adult height, </w:t>
            </w:r>
            <w:r w:rsidRPr="002436D1">
              <w:rPr>
                <w:rFonts w:ascii="Calibri" w:eastAsia="Times New Roman" w:hAnsi="Calibri" w:cs="Times New Roman"/>
                <w:color w:val="000000"/>
                <w:lang w:eastAsia="en-GB"/>
              </w:rPr>
              <w:t xml:space="preserve">smoking behaviour, alcohol consumption, prudent diet score, </w:t>
            </w:r>
            <w:r w:rsidR="00BC26D4" w:rsidRPr="00BC26D4">
              <w:rPr>
                <w:rFonts w:ascii="Calibri" w:eastAsia="Times New Roman" w:hAnsi="Calibri" w:cs="Times New Roman"/>
                <w:color w:val="000000"/>
                <w:lang w:eastAsia="en-GB"/>
              </w:rPr>
              <w:t xml:space="preserve">physical activity score, dietary calcium, </w:t>
            </w:r>
            <w:r w:rsidRPr="002436D1">
              <w:rPr>
                <w:rFonts w:ascii="Calibri" w:eastAsia="Times New Roman" w:hAnsi="Calibri" w:cs="Times New Roman"/>
                <w:color w:val="000000"/>
                <w:lang w:eastAsia="en-GB"/>
              </w:rPr>
              <w:t xml:space="preserve">conditional weight gain over first year of life, adult </w:t>
            </w:r>
            <w:r w:rsidR="00020432">
              <w:rPr>
                <w:rFonts w:ascii="Calibri" w:eastAsia="Times New Roman" w:hAnsi="Calibri" w:cs="Times New Roman"/>
                <w:color w:val="000000"/>
                <w:lang w:eastAsia="en-GB"/>
              </w:rPr>
              <w:t>BMI</w:t>
            </w:r>
            <w:r w:rsidRPr="002436D1">
              <w:rPr>
                <w:rFonts w:ascii="Calibri" w:eastAsia="Times New Roman" w:hAnsi="Calibri" w:cs="Times New Roman"/>
                <w:color w:val="000000"/>
                <w:lang w:eastAsia="en-GB"/>
              </w:rPr>
              <w:t xml:space="preserve">, and hormone replacement therapy in </w:t>
            </w:r>
            <w:r w:rsidR="00C51726">
              <w:rPr>
                <w:rFonts w:ascii="Calibri" w:eastAsia="Times New Roman" w:hAnsi="Calibri" w:cs="Times New Roman"/>
                <w:color w:val="000000"/>
                <w:lang w:eastAsia="en-GB"/>
              </w:rPr>
              <w:t>females</w:t>
            </w:r>
            <w:r w:rsidR="00BC5BFD">
              <w:rPr>
                <w:rFonts w:ascii="Calibri" w:eastAsia="Times New Roman" w:hAnsi="Calibri" w:cs="Times New Roman"/>
                <w:color w:val="000000"/>
                <w:lang w:eastAsia="en-GB"/>
              </w:rPr>
              <w:t>.</w:t>
            </w:r>
          </w:p>
          <w:p w14:paraId="3EB36BBA" w14:textId="2A1802EA" w:rsidR="00BC5BFD" w:rsidRPr="00BC5BFD" w:rsidRDefault="00BC5BFD" w:rsidP="004559C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vertAlign w:val="superscript"/>
                <w:lang w:eastAsia="en-GB"/>
              </w:rPr>
              <w:t>2</w:t>
            </w:r>
            <w:r>
              <w:rPr>
                <w:rFonts w:ascii="Calibri" w:eastAsia="Times New Roman" w:hAnsi="Calibri" w:cs="Times New Roman"/>
                <w:color w:val="000000"/>
                <w:lang w:eastAsia="en-GB"/>
              </w:rPr>
              <w:t xml:space="preserve">Reference category: </w:t>
            </w:r>
            <w:r w:rsidR="004559C7">
              <w:rPr>
                <w:rFonts w:ascii="Calibri" w:eastAsia="Times New Roman" w:hAnsi="Calibri" w:cs="Times New Roman"/>
                <w:color w:val="000000"/>
                <w:lang w:eastAsia="en-GB"/>
              </w:rPr>
              <w:t>breastmilk fed</w:t>
            </w:r>
          </w:p>
        </w:tc>
      </w:tr>
    </w:tbl>
    <w:p w14:paraId="0B7DB756" w14:textId="77FAB01A" w:rsidR="00011217" w:rsidRDefault="00011217" w:rsidP="006E6A1E">
      <w:pPr>
        <w:spacing w:line="360" w:lineRule="auto"/>
        <w:rPr>
          <w:b/>
        </w:rPr>
      </w:pPr>
    </w:p>
    <w:p w14:paraId="70EF1011" w14:textId="77777777" w:rsidR="008F1B94" w:rsidRDefault="008F1B94" w:rsidP="006E6A1E">
      <w:pPr>
        <w:spacing w:line="360" w:lineRule="auto"/>
        <w:rPr>
          <w:b/>
        </w:rPr>
      </w:pPr>
      <w:r w:rsidRPr="008F1B94">
        <w:rPr>
          <w:b/>
        </w:rPr>
        <w:t>Discussion</w:t>
      </w:r>
    </w:p>
    <w:p w14:paraId="1E48545D" w14:textId="6E82874F" w:rsidR="007542AA" w:rsidRDefault="000A769A" w:rsidP="006E6A1E">
      <w:pPr>
        <w:spacing w:line="360" w:lineRule="auto"/>
      </w:pPr>
      <w:r>
        <w:t xml:space="preserve">The results of </w:t>
      </w:r>
      <w:r w:rsidR="00CA196F">
        <w:t>this study suggest that</w:t>
      </w:r>
      <w:r w:rsidR="00830853">
        <w:t xml:space="preserve"> in the HCS,</w:t>
      </w:r>
      <w:r w:rsidR="00CA196F">
        <w:t xml:space="preserve"> </w:t>
      </w:r>
      <w:r w:rsidR="00C84B85">
        <w:t>males who were bottle fed</w:t>
      </w:r>
      <w:r w:rsidR="00BA27CD">
        <w:t xml:space="preserve"> (predominantly cow’s</w:t>
      </w:r>
      <w:r w:rsidR="00BA27CD" w:rsidRPr="00BA27CD">
        <w:t xml:space="preserve"> milk preparations) </w:t>
      </w:r>
      <w:r w:rsidR="00C84B85">
        <w:t xml:space="preserve"> in infancy had lower lumbar spine BMD measurements than those who were </w:t>
      </w:r>
      <w:r w:rsidR="00EB1CF4">
        <w:t>breast</w:t>
      </w:r>
      <w:r w:rsidR="003966B3">
        <w:t xml:space="preserve"> </w:t>
      </w:r>
      <w:r w:rsidR="00EB1CF4">
        <w:t>milk fed</w:t>
      </w:r>
      <w:r w:rsidR="00C84B85">
        <w:t xml:space="preserve">, indicating that </w:t>
      </w:r>
      <w:r w:rsidR="00EB1CF4">
        <w:t>breastmilk</w:t>
      </w:r>
      <w:r w:rsidR="007120A3">
        <w:t xml:space="preserve"> is positively associated with </w:t>
      </w:r>
      <w:r w:rsidR="003829E5">
        <w:t xml:space="preserve">lumbar spine </w:t>
      </w:r>
      <w:r w:rsidR="007120A3">
        <w:t xml:space="preserve">BMD in </w:t>
      </w:r>
      <w:r w:rsidR="003555F4">
        <w:t xml:space="preserve">males </w:t>
      </w:r>
      <w:r w:rsidR="007120A3">
        <w:t xml:space="preserve">in later life. This is a novel finding, as to our knowledge, this is the first paper to examine the relationship between infant </w:t>
      </w:r>
      <w:r w:rsidR="00EB1CF4">
        <w:t xml:space="preserve">milk </w:t>
      </w:r>
      <w:r w:rsidR="007120A3">
        <w:t>feeding and bone health outcomes in older age.</w:t>
      </w:r>
    </w:p>
    <w:p w14:paraId="3A58BB3C" w14:textId="4A9146CF" w:rsidR="006C28B9" w:rsidRDefault="00A54E8B" w:rsidP="006E6A1E">
      <w:pPr>
        <w:spacing w:line="360" w:lineRule="auto"/>
      </w:pPr>
      <w:r>
        <w:lastRenderedPageBreak/>
        <w:t>There is little prev</w:t>
      </w:r>
      <w:r w:rsidR="00EB1CF4">
        <w:t>ious literature examining infant milk</w:t>
      </w:r>
      <w:r>
        <w:t xml:space="preserve"> feeding and bone health in adulthood and later life, perhaps due to a lack of datasets</w:t>
      </w:r>
      <w:r w:rsidR="00685752">
        <w:t xml:space="preserve"> in which prospective infant </w:t>
      </w:r>
      <w:r w:rsidR="00EB1CF4">
        <w:t xml:space="preserve">milk </w:t>
      </w:r>
      <w:r w:rsidR="00685752">
        <w:t>feeding data were collected in infancy</w:t>
      </w:r>
      <w:r>
        <w:t xml:space="preserve">. </w:t>
      </w:r>
      <w:r w:rsidR="00CF4959">
        <w:t xml:space="preserve">One </w:t>
      </w:r>
      <w:r w:rsidR="00461568">
        <w:t>study of Finnish adults born in 1975</w:t>
      </w:r>
      <w:r w:rsidR="00274779">
        <w:t xml:space="preserve"> found that type of infant milk was significantly associated with adult</w:t>
      </w:r>
      <w:r w:rsidR="00804E0C">
        <w:t xml:space="preserve"> bone health</w:t>
      </w:r>
      <w:r w:rsidR="00461568">
        <w:t xml:space="preserve"> </w:t>
      </w:r>
      <w:r w:rsidR="00274779">
        <w:t xml:space="preserve">in males </w:t>
      </w:r>
      <w:r w:rsidR="00FF7539">
        <w:t>aged 32 years</w:t>
      </w:r>
      <w:r w:rsidR="00274779">
        <w:t xml:space="preserve">, </w:t>
      </w:r>
      <w:r w:rsidR="00FD4351">
        <w:t xml:space="preserve">with shorter breastfeeding duration (and therefore greater infant formula exposure) being associated with higher spinal BMC and whole body BMD than </w:t>
      </w:r>
      <w:r w:rsidR="00461568">
        <w:t>prolonged breastfeeding</w:t>
      </w:r>
      <w:r w:rsidR="00AB0402">
        <w:fldChar w:fldCharType="begin"/>
      </w:r>
      <w:r w:rsidR="00922E30">
        <w:instrText xml:space="preserve"> ADDIN EN.CITE &lt;EndNote&gt;&lt;Cite&gt;&lt;Author&gt;Pirilä&lt;/Author&gt;&lt;Year&gt;2011&lt;/Year&gt;&lt;RecNum&gt;105&lt;/RecNum&gt;&lt;DisplayText&gt;[15]&lt;/DisplayText&gt;&lt;record&gt;&lt;rec-number&gt;105&lt;/rec-number&gt;&lt;foreign-keys&gt;&lt;key app="EN" db-id="5tx29pfwd0txvwexxxyp2sxrrswxvdratswv" timestamp="1551959137"&gt;105&lt;/key&gt;&lt;/foreign-keys&gt;&lt;ref-type name="Book Section"&gt;5&lt;/ref-type&gt;&lt;contributors&gt;&lt;authors&gt;&lt;author&gt;Pirilä, S.&lt;/author&gt;&lt;author&gt;Taskinen, M.&lt;/author&gt;&lt;author&gt;Viljakainen, H.&lt;/author&gt;&lt;author&gt;Kajosaari, M.&lt;/author&gt;&lt;author&gt;Turanlahti, M.&lt;/author&gt;&lt;author&gt;Saarinen-Pihkala, U. M.&lt;/author&gt;&lt;author&gt;Mäkitie, O.&lt;/author&gt;&lt;/authors&gt;&lt;/contributors&gt;&lt;auth-address&gt;Children&amp;apos;s Hospital, Helsinki University Central Hospital and University of Helsinki, Helsinki, Finland&lt;/auth-address&gt;&lt;titles&gt;&lt;title&gt;Infant Milk Feeding Influences Adult Bone Health: A Prospective Study from Birth to 32 Years&lt;/title&gt;&lt;secondary-title&gt;PLoS One&lt;/secondary-title&gt;&lt;short-title&gt;Infant Milk Feeding Influences Adult Bone Health: A Prospective Study from Birth to 32 Years&lt;/short-title&gt;&lt;/titles&gt;&lt;periodical&gt;&lt;full-title&gt;PLoS One&lt;/full-title&gt;&lt;/periodical&gt;&lt;volume&gt;6&lt;/volume&gt;&lt;number&gt;4&lt;/number&gt;&lt;dates&gt;&lt;year&gt;2011&lt;/year&gt;&lt;/dates&gt;&lt;isbn&gt;1932-6203 (Electronic)&lt;/isbn&gt;&lt;accession-num&gt;21556368&lt;/accession-num&gt;&lt;urls&gt;&lt;related-urls&gt;&lt;url&gt;http://dx.doi.org/10.1371/journal.pone.0019068&lt;/url&gt;&lt;/related-urls&gt;&lt;/urls&gt;&lt;electronic-resource-num&gt;10.1371/journal.pone.0019068&lt;/electronic-resource-num&gt;&lt;language&gt;eng&lt;/language&gt;&lt;/record&gt;&lt;/Cite&gt;&lt;/EndNote&gt;</w:instrText>
      </w:r>
      <w:r w:rsidR="00AB0402">
        <w:fldChar w:fldCharType="separate"/>
      </w:r>
      <w:r w:rsidR="00922E30">
        <w:rPr>
          <w:noProof/>
        </w:rPr>
        <w:t>[15]</w:t>
      </w:r>
      <w:r w:rsidR="00AB0402">
        <w:fldChar w:fldCharType="end"/>
      </w:r>
      <w:r w:rsidR="00461568">
        <w:t xml:space="preserve">. </w:t>
      </w:r>
      <w:r w:rsidR="007C0155">
        <w:t xml:space="preserve">It is difficult to compare the results of the Finnish study to the results </w:t>
      </w:r>
      <w:r w:rsidR="006C28B9">
        <w:t>presented in this paper, as the two studies utilized different infant</w:t>
      </w:r>
      <w:r w:rsidR="00EB1CF4">
        <w:t xml:space="preserve"> </w:t>
      </w:r>
      <w:r w:rsidR="006C28B9">
        <w:t>feeding measures</w:t>
      </w:r>
      <w:r w:rsidR="009F0486">
        <w:t xml:space="preserve">. </w:t>
      </w:r>
      <w:r w:rsidR="00AB7AB4">
        <w:t>The Finnish study</w:t>
      </w:r>
      <w:r w:rsidR="00295FC5">
        <w:t xml:space="preserve"> examined</w:t>
      </w:r>
      <w:r w:rsidR="00AB7AB4">
        <w:t xml:space="preserve"> the relationship between infant feeding and adult bone health </w:t>
      </w:r>
      <w:r w:rsidR="008E79B7">
        <w:t xml:space="preserve">by investigating </w:t>
      </w:r>
      <w:r w:rsidR="00AB7AB4">
        <w:t xml:space="preserve">duration of breastfeeding and </w:t>
      </w:r>
      <w:r w:rsidR="009245AE">
        <w:t xml:space="preserve">the use of </w:t>
      </w:r>
      <w:r w:rsidR="00AB7AB4">
        <w:t>commercial infant formula milk, diluted cow’s milk, and commercial cow’s milk.</w:t>
      </w:r>
      <w:r w:rsidR="009245AE">
        <w:t xml:space="preserve"> The present study examines the differences between those </w:t>
      </w:r>
      <w:r w:rsidR="00EB1CF4">
        <w:t>fed breast</w:t>
      </w:r>
      <w:r w:rsidR="003966B3">
        <w:t xml:space="preserve"> </w:t>
      </w:r>
      <w:r w:rsidR="00EB1CF4">
        <w:t>milk and those fed breast</w:t>
      </w:r>
      <w:r w:rsidR="003966B3">
        <w:t xml:space="preserve"> </w:t>
      </w:r>
      <w:r w:rsidR="009245AE">
        <w:t>milk alternatives</w:t>
      </w:r>
      <w:r w:rsidR="009F0552">
        <w:t xml:space="preserve">, a majority of </w:t>
      </w:r>
      <w:r w:rsidR="009245AE">
        <w:t xml:space="preserve">which were cow’s milk preparations. A major difference between the Finnish study conducted in 1975 and the present study </w:t>
      </w:r>
      <w:r w:rsidR="009F0552">
        <w:t xml:space="preserve">utilizing data from the 1930s </w:t>
      </w:r>
      <w:r w:rsidR="00295FC5">
        <w:t>is</w:t>
      </w:r>
      <w:r w:rsidR="008D7DF4">
        <w:t xml:space="preserve"> the availability and use of commercial</w:t>
      </w:r>
      <w:r w:rsidR="009245AE">
        <w:t xml:space="preserve"> infant formula milks</w:t>
      </w:r>
      <w:r w:rsidR="009F0552">
        <w:t>.</w:t>
      </w:r>
      <w:r w:rsidR="009245AE">
        <w:t xml:space="preserve"> </w:t>
      </w:r>
    </w:p>
    <w:p w14:paraId="57D934BF" w14:textId="29125F56" w:rsidR="00B76FCC" w:rsidRDefault="00A54E8B" w:rsidP="006E6A1E">
      <w:pPr>
        <w:spacing w:line="360" w:lineRule="auto"/>
      </w:pPr>
      <w:r>
        <w:t xml:space="preserve">However, while the </w:t>
      </w:r>
      <w:r w:rsidR="00CF4959">
        <w:t xml:space="preserve">results </w:t>
      </w:r>
      <w:r>
        <w:t xml:space="preserve">of the </w:t>
      </w:r>
      <w:r w:rsidR="00804E0C">
        <w:t>Finnish</w:t>
      </w:r>
      <w:r>
        <w:t xml:space="preserve"> cohort study </w:t>
      </w:r>
      <w:r w:rsidR="00804E0C">
        <w:t>differ from those of the present study</w:t>
      </w:r>
      <w:r w:rsidRPr="00A54E8B">
        <w:t xml:space="preserve">, </w:t>
      </w:r>
      <w:r w:rsidR="00804E0C">
        <w:t>it is important to note that</w:t>
      </w:r>
      <w:r w:rsidR="000207CF">
        <w:t xml:space="preserve"> like the present study,</w:t>
      </w:r>
      <w:r w:rsidR="00804E0C">
        <w:t xml:space="preserve"> it </w:t>
      </w:r>
      <w:r w:rsidR="000207CF">
        <w:t xml:space="preserve">reported significant associations between infant milk feeding and </w:t>
      </w:r>
      <w:r w:rsidR="000207CF" w:rsidRPr="000207CF">
        <w:t xml:space="preserve">bone health outcomes </w:t>
      </w:r>
      <w:r w:rsidR="000207CF">
        <w:t>in males, while finding</w:t>
      </w:r>
      <w:r w:rsidRPr="00A54E8B">
        <w:t xml:space="preserve"> </w:t>
      </w:r>
      <w:r w:rsidR="000207CF">
        <w:t xml:space="preserve">no effect </w:t>
      </w:r>
      <w:r w:rsidR="000207CF">
        <w:lastRenderedPageBreak/>
        <w:t>in females</w:t>
      </w:r>
      <w:r w:rsidRPr="00A54E8B">
        <w:t>.</w:t>
      </w:r>
      <w:r>
        <w:t xml:space="preserve"> </w:t>
      </w:r>
      <w:r w:rsidR="00CF4959">
        <w:t xml:space="preserve">These </w:t>
      </w:r>
      <w:r>
        <w:t>di</w:t>
      </w:r>
      <w:r w:rsidR="00CF4959">
        <w:t>fferences in bone health outcomes between the sexes</w:t>
      </w:r>
      <w:r>
        <w:t xml:space="preserve"> </w:t>
      </w:r>
      <w:r w:rsidR="00CF4959">
        <w:t>echo</w:t>
      </w:r>
      <w:r>
        <w:t xml:space="preserve"> a </w:t>
      </w:r>
      <w:r w:rsidR="00212270">
        <w:t>report from the Newcastle Thousand Families Cohort Study</w:t>
      </w:r>
      <w:r w:rsidR="00CF4959">
        <w:t>, which</w:t>
      </w:r>
      <w:r w:rsidR="00212270">
        <w:t xml:space="preserve"> found that indicators </w:t>
      </w:r>
      <w:r w:rsidR="00CF4959">
        <w:t xml:space="preserve">of early life health (including </w:t>
      </w:r>
      <w:r w:rsidR="00212270">
        <w:t>birth weight, breastfeeding duration, age at menarche, and childhood growth) explained more variation in a</w:t>
      </w:r>
      <w:r w:rsidR="00741241">
        <w:t xml:space="preserve">dult BMD for </w:t>
      </w:r>
      <w:r w:rsidR="00657FE9">
        <w:t xml:space="preserve">males </w:t>
      </w:r>
      <w:r w:rsidR="00741241">
        <w:t xml:space="preserve">than for </w:t>
      </w:r>
      <w:r w:rsidR="00657FE9">
        <w:t>females</w:t>
      </w:r>
      <w:r w:rsidR="00AB0402">
        <w:fldChar w:fldCharType="begin"/>
      </w:r>
      <w:r w:rsidR="00922E30">
        <w:instrText xml:space="preserve"> ADDIN EN.CITE &lt;EndNote&gt;&lt;Cite&gt;&lt;Author&gt;Pearce&lt;/Author&gt;&lt;Year&gt;2005&lt;/Year&gt;&lt;RecNum&gt;94&lt;/RecNum&gt;&lt;DisplayText&gt;[14]&lt;/DisplayText&gt;&lt;record&gt;&lt;rec-number&gt;94&lt;/rec-number&gt;&lt;foreign-keys&gt;&lt;key app="EN" db-id="5tx29pfwd0txvwexxxyp2sxrrswxvdratswv" timestamp="1551957629"&gt;94&lt;/key&gt;&lt;/foreign-keys&gt;&lt;ref-type name="Journal Article"&gt;17&lt;/ref-type&gt;&lt;contributors&gt;&lt;authors&gt;&lt;author&gt;Pearce, M.&lt;/author&gt;&lt;author&gt;Birrell, F.&lt;/author&gt;&lt;author&gt;Francis, R.&lt;/author&gt;&lt;author&gt;Rawlings, D.&lt;/author&gt;&lt;author&gt;Tuck, S.&lt;/author&gt;&lt;author&gt;Parker, L.&lt;/author&gt;&lt;/authors&gt;&lt;/contributors&gt;&lt;titles&gt;&lt;title&gt;Lifecourse study of bone health at age 49–51 years: the Newcastle thousand families cohort study&lt;/title&gt;&lt;secondary-title&gt;J Epidemiol Community Health&lt;/secondary-title&gt;&lt;short-title&gt;Lifecourse study of bone health at age 49–51 years: the Newcastle thousand families cohort study&lt;/short-title&gt;&lt;/titles&gt;&lt;periodical&gt;&lt;full-title&gt;J Epidemiol Community Health&lt;/full-title&gt;&lt;/periodical&gt;&lt;pages&gt;475-80&lt;/pages&gt;&lt;volume&gt;59&lt;/volume&gt;&lt;number&gt;6&lt;/number&gt;&lt;dates&gt;&lt;year&gt;2005&lt;/year&gt;&lt;pub-dates&gt;&lt;date&gt;Jun&lt;/date&gt;&lt;/pub-dates&gt;&lt;/dates&gt;&lt;isbn&gt;0143-005X (Print)1470-2738 (Electronic)&lt;/isbn&gt;&lt;accession-num&gt;15911643&lt;/accession-num&gt;&lt;urls&gt;&lt;related-urls&gt;&lt;url&gt;http://dx.doi.org/10.1136/jech.2004.025999&lt;/url&gt;&lt;/related-urls&gt;&lt;/urls&gt;&lt;electronic-resource-num&gt;10.1136/jech.2004.025999&amp;#xD;10.1136/jech.2004.025999.&lt;/electronic-resource-num&gt;&lt;language&gt;eng&lt;/language&gt;&lt;/record&gt;&lt;/Cite&gt;&lt;/EndNote&gt;</w:instrText>
      </w:r>
      <w:r w:rsidR="00AB0402">
        <w:fldChar w:fldCharType="separate"/>
      </w:r>
      <w:r w:rsidR="00922E30">
        <w:rPr>
          <w:noProof/>
        </w:rPr>
        <w:t>[14]</w:t>
      </w:r>
      <w:r w:rsidR="00AB0402">
        <w:fldChar w:fldCharType="end"/>
      </w:r>
      <w:r w:rsidR="00212270">
        <w:t>.</w:t>
      </w:r>
      <w:r w:rsidR="00804E0C">
        <w:t xml:space="preserve"> </w:t>
      </w:r>
      <w:r w:rsidR="00C30307">
        <w:t xml:space="preserve">Bone health in </w:t>
      </w:r>
      <w:r w:rsidR="00657FE9">
        <w:t xml:space="preserve">females </w:t>
      </w:r>
      <w:r w:rsidR="00C30307">
        <w:t xml:space="preserve">may be more influenced by hormonal and </w:t>
      </w:r>
      <w:r w:rsidR="00FF7539">
        <w:t xml:space="preserve">postmenopausal </w:t>
      </w:r>
      <w:r w:rsidR="00C30307">
        <w:t>lifestyle indicators</w:t>
      </w:r>
      <w:r w:rsidR="00FF7539">
        <w:t xml:space="preserve"> such </w:t>
      </w:r>
      <w:r w:rsidR="002A540A">
        <w:t>as diet</w:t>
      </w:r>
      <w:r w:rsidR="002A540A">
        <w:fldChar w:fldCharType="begin"/>
      </w:r>
      <w:r w:rsidR="00BF6F38">
        <w:instrText xml:space="preserve"> ADDIN EN.CITE &lt;EndNote&gt;&lt;Cite&gt;&lt;Author&gt;Ward&lt;/Author&gt;&lt;Year&gt;2016&lt;/Year&gt;&lt;RecNum&gt;148&lt;/RecNum&gt;&lt;DisplayText&gt;[24]&lt;/DisplayText&gt;&lt;record&gt;&lt;rec-number&gt;148&lt;/rec-number&gt;&lt;foreign-keys&gt;&lt;key app="EN" db-id="5tx29pfwd0txvwexxxyp2sxrrswxvdratswv" timestamp="1556202356"&gt;148&lt;/key&gt;&lt;/foreign-keys&gt;&lt;ref-type name="Book Section"&gt;5&lt;/ref-type&gt;&lt;contributors&gt;&lt;authors&gt;&lt;author&gt;Ward, K. A.&lt;/author&gt;&lt;author&gt;Prentice, A.&lt;/author&gt;&lt;author&gt;Kuh, D. L.&lt;/author&gt;&lt;author&gt;Adams, J. E.&lt;/author&gt;&lt;author&gt;Ambrosini, G. L.&lt;/author&gt;&lt;/authors&gt;&lt;/contributors&gt;&lt;auth-address&gt;MRC Human Nutrition ResearchCambridgeUKMRC Unit for Lifelong Healthy Ageing at University College LondonLondonUKManchester Academic Health Sciences &amp;amp; University of ManchesterCentral Manchester University Hospitals NHS Foundation TrustManchesterUK&lt;/auth-address&gt;&lt;titles&gt;&lt;title&gt;Life Course Dietary Patterns and Bone Health in Later Life in a British Birth Cohort Study&lt;/title&gt;&lt;secondary-title&gt;J Bone Miner Res&lt;/secondary-title&gt;&lt;short-title&gt;Life Course Dietary Patterns and Bone Health in Later Life in a British Birth Cohort Study&lt;/short-title&gt;&lt;/titles&gt;&lt;periodical&gt;&lt;full-title&gt;J Bone Miner Res&lt;/full-title&gt;&lt;abbr-1&gt;Journal of bone and mineral research : the official journal of the American Society for Bone and Mineral Research&lt;/abbr-1&gt;&lt;/periodical&gt;&lt;pages&gt;1167-76&lt;/pages&gt;&lt;volume&gt;31&lt;/volume&gt;&lt;number&gt;6&lt;/number&gt;&lt;dates&gt;&lt;year&gt;2016&lt;/year&gt;&lt;/dates&gt;&lt;isbn&gt;0884-0431 (Print)1523-4681 (Electronic)&lt;/isbn&gt;&lt;accession-num&gt;26817442&lt;/accession-num&gt;&lt;urls&gt;&lt;related-urls&gt;&lt;url&gt;http://dx.doi.org/10.1002/jbmr.2798&lt;/url&gt;&lt;/related-urls&gt;&lt;/urls&gt;&lt;electronic-resource-num&gt;10.1002/jbmr.2798&lt;/electronic-resource-num&gt;&lt;language&gt;eng&lt;/language&gt;&lt;/record&gt;&lt;/Cite&gt;&lt;/EndNote&gt;</w:instrText>
      </w:r>
      <w:r w:rsidR="002A540A">
        <w:fldChar w:fldCharType="separate"/>
      </w:r>
      <w:r w:rsidR="00BF6F38">
        <w:rPr>
          <w:noProof/>
        </w:rPr>
        <w:t>[24]</w:t>
      </w:r>
      <w:r w:rsidR="002A540A">
        <w:fldChar w:fldCharType="end"/>
      </w:r>
      <w:r w:rsidR="002A540A">
        <w:t xml:space="preserve"> </w:t>
      </w:r>
      <w:r w:rsidR="00C30307">
        <w:t>than by early life factors.</w:t>
      </w:r>
    </w:p>
    <w:p w14:paraId="5084768E" w14:textId="3B45C657" w:rsidR="00BF6F38" w:rsidRDefault="00CF4959" w:rsidP="006E6A1E">
      <w:pPr>
        <w:spacing w:line="360" w:lineRule="auto"/>
      </w:pPr>
      <w:r w:rsidRPr="00CF4959">
        <w:t>Other studies, exploring bone health in children and adolescents, have reported positive, negative, and no relationship between breastfeeding and BMD. Breastfeeding was associated with higher spinal, femoral, and total body BMD at both 8 years of age and 16 years of age in a Tasmanian birth cohort</w:t>
      </w:r>
      <w:r w:rsidR="00AB0402">
        <w:fldChar w:fldCharType="begin">
          <w:fldData xml:space="preserve">PEVuZE5vdGU+PENpdGU+PEF1dGhvcj5Kb25lczwvQXV0aG9yPjxZZWFyPjIwMDA8L1llYXI+PFJl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xzaG9ydC10aXRsZT5CcmVhc3RmZWVkaW5nIGluIGVhcmx5IGxpZmUgYW5kIGJvbmUgbWFz
cyBpbiBwcmVwdWJlcnRhbCBjaGlsZHJlbjogYSBsb25naXR1ZGluYWwgc3R1ZHk8L3Nob3J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xNDYtNTI8L3BhZ2VzPjx2b2x1bWU+MTE8L3Zv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xzaG9ydC10aXRsZT5UaGUgYXNzb2NpYXRpb24gYmV0d2VlbiBicmVhc3Rm
ZWVkaW5nLCBtYXRlcm5hbCBzbW9raW5nIGluIHV0ZXJvLCBhbmQgYmlydGggd2VpZ2h0IHdpdGgg
Ym9uZSBtYXNzIGFuZCBmcmFjdHVyZXMgaW4gYWRvbGVzY2VudHM6IGEgMTYteWVhciBsb25naXR1
ZGluYWwgc3R1ZHk8L3Nob3J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xNjA1LTEx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=
</w:fldData>
        </w:fldChar>
      </w:r>
      <w:r w:rsidR="00922E30">
        <w:instrText xml:space="preserve"> ADDIN EN.CITE </w:instrText>
      </w:r>
      <w:r w:rsidR="00922E30">
        <w:fldChar w:fldCharType="begin">
          <w:fldData xml:space="preserve">PEVuZE5vdGU+PENpdGU+PEF1dGhvcj5Kb25lczwvQXV0aG9yPjxZZWFyPjIwMDA8L1llYXI+PFJl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xzaG9ydC10aXRsZT5CcmVhc3RmZWVkaW5nIGluIGVhcmx5IGxpZmUgYW5kIGJvbmUgbWFz
cyBpbiBwcmVwdWJlcnRhbCBjaGlsZHJlbjogYSBsb25naXR1ZGluYWwgc3R1ZHk8L3Nob3J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xNDYtNTI8L3BhZ2VzPjx2b2x1bWU+MTE8L3Zv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xzaG9ydC10aXRsZT5UaGUgYXNzb2NpYXRpb24gYmV0d2VlbiBicmVhc3Rm
ZWVkaW5nLCBtYXRlcm5hbCBzbW9raW5nIGluIHV0ZXJvLCBhbmQgYmlydGggd2VpZ2h0IHdpdGgg
Ym9uZSBtYXNzIGFuZCBmcmFjdHVyZXMgaW4gYWRvbGVzY2VudHM6IGEgMTYteWVhciBsb25naXR1
ZGluYWwgc3R1ZHk8L3Nob3J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xNjA1LTEx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=
</w:fldData>
        </w:fldChar>
      </w:r>
      <w:r w:rsidR="00922E30">
        <w:instrText xml:space="preserve"> ADDIN EN.CITE.DATA </w:instrText>
      </w:r>
      <w:r w:rsidR="00922E30">
        <w:fldChar w:fldCharType="end"/>
      </w:r>
      <w:r w:rsidR="00AB0402">
        <w:fldChar w:fldCharType="separate"/>
      </w:r>
      <w:r w:rsidR="00922E30">
        <w:rPr>
          <w:noProof/>
        </w:rPr>
        <w:t>[17, 18]</w:t>
      </w:r>
      <w:r w:rsidR="00AB0402">
        <w:fldChar w:fldCharType="end"/>
      </w:r>
      <w:r w:rsidR="00AB0402">
        <w:t xml:space="preserve"> </w:t>
      </w:r>
      <w:r w:rsidRPr="00CF4959">
        <w:t>and with higher total body BMD in children at 6 years old in the Generation R Study in the Netherlands</w:t>
      </w:r>
      <w:r w:rsidR="00AB0402">
        <w:fldChar w:fldCharType="begin">
          <w:fldData xml:space="preserve">PEVuZE5vdGU+PENpdGU+PEF1dGhvcj52YW4gZGVuIEhvb3ZlbjwvQXV0aG9yPjxZZWFyPjIwMTY8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MTAyNC0zMjwvcGFnZXM+PHZvbHVtZT4xMTU8L3ZvbHVtZT48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==
</w:fldData>
        </w:fldChar>
      </w:r>
      <w:r w:rsidR="00922E30">
        <w:instrText xml:space="preserve"> ADDIN EN.CITE </w:instrText>
      </w:r>
      <w:r w:rsidR="00922E30">
        <w:fldChar w:fldCharType="begin">
          <w:fldData xml:space="preserve">PEVuZE5vdGU+PENpdGU+PEF1dGhvcj52YW4gZGVuIEhvb3ZlbjwvQXV0aG9yPjxZZWFyPjIwMTY8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MTAyNC0zMjwvcGFnZXM+PHZvbHVtZT4xMTU8L3ZvbHVtZT48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==
</w:fldData>
        </w:fldChar>
      </w:r>
      <w:r w:rsidR="00922E30">
        <w:instrText xml:space="preserve"> ADDIN EN.CITE.DATA </w:instrText>
      </w:r>
      <w:r w:rsidR="00922E30">
        <w:fldChar w:fldCharType="end"/>
      </w:r>
      <w:r w:rsidR="00AB0402">
        <w:fldChar w:fldCharType="separate"/>
      </w:r>
      <w:r w:rsidR="00922E30">
        <w:rPr>
          <w:noProof/>
        </w:rPr>
        <w:t>[16]</w:t>
      </w:r>
      <w:r w:rsidR="00AB0402">
        <w:fldChar w:fldCharType="end"/>
      </w:r>
      <w:r w:rsidRPr="00CF4959">
        <w:t xml:space="preserve">. </w:t>
      </w:r>
      <w:r w:rsidR="00BF6F38" w:rsidRPr="00BF6F38">
        <w:t>Research also indicates that there may be a positive relationship between breastfeeding and fracture prevention in children[18]. Future studies are needed to determine whether breastfeeding is associated with reductions in osteoporotic fractures in older age</w:t>
      </w:r>
      <w:r w:rsidR="00BF6F38">
        <w:fldChar w:fldCharType="begin">
          <w:fldData xml:space="preserve">PEVuZE5vdGU+PENpdGU+PEF1dGhvcj5Kb25lczwvQXV0aG9yPjxZZWFyPjIwMTI8L1llYXI+PFJl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c2hvcnQtdGl0bGU+VGhl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</w:fldData>
        </w:fldChar>
      </w:r>
      <w:r w:rsidR="00BF6F38">
        <w:instrText xml:space="preserve"> ADDIN EN.CITE </w:instrText>
      </w:r>
      <w:r w:rsidR="00BF6F38">
        <w:fldChar w:fldCharType="begin">
          <w:fldData xml:space="preserve">PEVuZE5vdGU+PENpdGU+PEF1dGhvcj5Kb25lczwvQXV0aG9yPjxZZWFyPjIwMTI8L1llYXI+PFJl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c2hvcnQtdGl0bGU+VGhl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</w:fldData>
        </w:fldChar>
      </w:r>
      <w:r w:rsidR="00BF6F38">
        <w:instrText xml:space="preserve"> ADDIN EN.CITE.DATA </w:instrText>
      </w:r>
      <w:r w:rsidR="00BF6F38">
        <w:fldChar w:fldCharType="end"/>
      </w:r>
      <w:r w:rsidR="00BF6F38">
        <w:fldChar w:fldCharType="separate"/>
      </w:r>
      <w:r w:rsidR="00BF6F38">
        <w:rPr>
          <w:noProof/>
        </w:rPr>
        <w:t>[18]</w:t>
      </w:r>
      <w:r w:rsidR="00BF6F38">
        <w:fldChar w:fldCharType="end"/>
      </w:r>
      <w:r w:rsidR="00BF6F38" w:rsidRPr="00BF6F38">
        <w:t xml:space="preserve">. </w:t>
      </w:r>
    </w:p>
    <w:p w14:paraId="42C96FBC" w14:textId="5E5D2703" w:rsidR="00CF4959" w:rsidRDefault="00CF4959" w:rsidP="006E6A1E">
      <w:pPr>
        <w:spacing w:line="360" w:lineRule="auto"/>
      </w:pPr>
      <w:r w:rsidRPr="00CF4959">
        <w:t>Conversely, infant</w:t>
      </w:r>
      <w:r w:rsidR="00EB1CF4">
        <w:t xml:space="preserve"> milk</w:t>
      </w:r>
      <w:r w:rsidRPr="00CF4959">
        <w:t xml:space="preserve"> feeding </w:t>
      </w:r>
      <w:r w:rsidR="00685752">
        <w:t>was not associated with</w:t>
      </w:r>
      <w:r w:rsidRPr="00CF4959">
        <w:t xml:space="preserve"> bone health at 4 years of age for children participating in the Southampton Women’s Survey</w:t>
      </w:r>
      <w:r w:rsidR="00E10DEB">
        <w:fldChar w:fldCharType="begin">
          <w:fldData xml:space="preserve">PEVuZE5vdGU+PENpdGU+PEF1dGhvcj5IYXJ2ZXk8L0F1dGhvcj48WWVhcj4yMDA5PC9ZZWFyPjxS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jkxNS0yMDwvcGFn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</w:fldData>
        </w:fldChar>
      </w:r>
      <w:r w:rsidR="00BF6F38">
        <w:instrText xml:space="preserve"> ADDIN EN.CITE </w:instrText>
      </w:r>
      <w:r w:rsidR="00BF6F38">
        <w:fldChar w:fldCharType="begin">
          <w:fldData xml:space="preserve">PEVuZE5vdGU+PENpdGU+PEF1dGhvcj5IYXJ2ZXk8L0F1dGhvcj48WWVhcj4yMDA5PC9ZZWFyPjxS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jkxNS0yMDwvcGFn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</w:fldData>
        </w:fldChar>
      </w:r>
      <w:r w:rsidR="00BF6F38">
        <w:instrText xml:space="preserve"> ADDIN EN.CITE.DATA </w:instrText>
      </w:r>
      <w:r w:rsidR="00BF6F38">
        <w:fldChar w:fldCharType="end"/>
      </w:r>
      <w:r w:rsidR="00E10DEB">
        <w:fldChar w:fldCharType="separate"/>
      </w:r>
      <w:r w:rsidR="00BF6F38">
        <w:rPr>
          <w:noProof/>
        </w:rPr>
        <w:t>[25]</w:t>
      </w:r>
      <w:r w:rsidR="00E10DEB">
        <w:fldChar w:fldCharType="end"/>
      </w:r>
      <w:r w:rsidRPr="00CF4959">
        <w:t xml:space="preserve">, and infants and children who were breastfed had lower BMD z-scores than those who were not breastfed in a </w:t>
      </w:r>
      <w:r w:rsidRPr="00CF4959">
        <w:lastRenderedPageBreak/>
        <w:t>study conducted in Ohio, USA</w:t>
      </w:r>
      <w:r w:rsidR="00E10DEB">
        <w:fldChar w:fldCharType="begin">
          <w:fldData xml:space="preserve">PEVuZE5vdGU+PENpdGU+PEF1dGhvcj5LYWxrd2FyZjwvQXV0aG9yPjxZZWFyPjIwMTI8L1llYXI+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yMDYtMTI8L3BhZ2VzPjx2b2x1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</w:fldData>
        </w:fldChar>
      </w:r>
      <w:r w:rsidR="00BF6F38">
        <w:instrText xml:space="preserve"> ADDIN EN.CITE </w:instrText>
      </w:r>
      <w:r w:rsidR="00BF6F38">
        <w:fldChar w:fldCharType="begin">
          <w:fldData xml:space="preserve">PEVuZE5vdGU+PENpdGU+PEF1dGhvcj5LYWxrd2FyZjwvQXV0aG9yPjxZZWFyPjIwMTI8L1llYXI+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yMDYtMTI8L3BhZ2VzPjx2b2x1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</w:fldData>
        </w:fldChar>
      </w:r>
      <w:r w:rsidR="00BF6F38">
        <w:instrText xml:space="preserve"> ADDIN EN.CITE.DATA </w:instrText>
      </w:r>
      <w:r w:rsidR="00BF6F38">
        <w:fldChar w:fldCharType="end"/>
      </w:r>
      <w:r w:rsidR="00E10DEB">
        <w:fldChar w:fldCharType="separate"/>
      </w:r>
      <w:r w:rsidR="00BF6F38">
        <w:rPr>
          <w:noProof/>
        </w:rPr>
        <w:t>[26]</w:t>
      </w:r>
      <w:r w:rsidR="00E10DEB">
        <w:fldChar w:fldCharType="end"/>
      </w:r>
      <w:r w:rsidRPr="00CF4959">
        <w:t>.</w:t>
      </w:r>
      <w:r w:rsidR="0035702E">
        <w:t xml:space="preserve"> This lack of consensus in the literature is reflected in a systematic review conducted in 2014, which determined that the direction of association between infant </w:t>
      </w:r>
      <w:r w:rsidR="00EB1CF4">
        <w:t xml:space="preserve">milk </w:t>
      </w:r>
      <w:r w:rsidR="0035702E">
        <w:t>feeding and bone mass varies according to the age of study participants and the cohort analysed</w:t>
      </w:r>
      <w:r w:rsidR="00E42090">
        <w:fldChar w:fldCharType="begin"/>
      </w:r>
      <w:r w:rsidR="00BF6F38">
        <w:instrText xml:space="preserve"> ADDIN EN.CITE &lt;EndNote&gt;&lt;Cite&gt;&lt;Author&gt;Muniz&lt;/Author&gt;&lt;Year&gt;2015&lt;/Year&gt;&lt;RecNum&gt;183&lt;/RecNum&gt;&lt;DisplayText&gt;[27]&lt;/DisplayText&gt;&lt;record&gt;&lt;rec-number&gt;183&lt;/rec-number&gt;&lt;foreign-keys&gt;&lt;key app="EN" db-id="5tx29pfwd0txvwexxxyp2sxrrswxvdratswv" timestamp="1565095728"&gt;183&lt;/key&gt;&lt;/foreign-keys&gt;&lt;ref-type name="Book Section"&gt;5&lt;/ref-type&gt;&lt;contributors&gt;&lt;authors&gt;&lt;author&gt;Muniz, L. C.&lt;/author&gt;&lt;author&gt;Menezes, A. M. B.&lt;/author&gt;&lt;author&gt;Buffarini, R.&lt;/author&gt;&lt;author&gt;Wehrmeister, F. C.&lt;/author&gt;&lt;author&gt;Assunção, M. C. F.&lt;/author&gt;&lt;/authors&gt;&lt;/contributors&gt;&lt;auth-address&gt;Postgraduate Program in Epidemiology, Federal University of Pelotas, Pelotas, Brazil&lt;/auth-address&gt;&lt;titles&gt;&lt;title&gt;Effect of breastfeeding on bone mass from childhood to adulthood: a systematic review of the literature&lt;/title&gt;&lt;secondary-title&gt;Int Breastfeed J&lt;/secondary-title&gt;&lt;short-title&gt;Effect of breastfeeding on bone mass from childhood to adulthood: a systematic review of the literature&lt;/short-title&gt;&lt;/titles&gt;&lt;volume&gt;10&lt;/volume&gt;&lt;dates&gt;&lt;year&gt;2015&lt;/year&gt;&lt;/dates&gt;&lt;isbn&gt;1746-4358 (Electronic)&lt;/isbn&gt;&lt;accession-num&gt;26594232&lt;/accession-num&gt;&lt;urls&gt;&lt;related-urls&gt;&lt;url&gt;http://dx.doi.org/10.1186/s13006-015-0056-3&lt;/url&gt;&lt;/related-urls&gt;&lt;/urls&gt;&lt;electronic-resource-num&gt;10.1186/s13006-015-0056-3&lt;/electronic-resource-num&gt;&lt;language&gt;eng&lt;/language&gt;&lt;/record&gt;&lt;/Cite&gt;&lt;/EndNote&gt;</w:instrText>
      </w:r>
      <w:r w:rsidR="00E42090">
        <w:fldChar w:fldCharType="separate"/>
      </w:r>
      <w:r w:rsidR="00BF6F38">
        <w:rPr>
          <w:noProof/>
        </w:rPr>
        <w:t>[27]</w:t>
      </w:r>
      <w:r w:rsidR="00E42090">
        <w:fldChar w:fldCharType="end"/>
      </w:r>
      <w:r w:rsidR="00E42090">
        <w:t>.</w:t>
      </w:r>
    </w:p>
    <w:p w14:paraId="44D04BCC" w14:textId="36AE8B30" w:rsidR="00F34B42" w:rsidRDefault="00F34B42" w:rsidP="006E6A1E">
      <w:pPr>
        <w:spacing w:line="360" w:lineRule="auto"/>
      </w:pPr>
      <w:r w:rsidRPr="00F34B42">
        <w:t xml:space="preserve">Given the equivocal results </w:t>
      </w:r>
      <w:r w:rsidR="00F557E7">
        <w:t>of previous studies</w:t>
      </w:r>
      <w:r w:rsidRPr="00F34B42">
        <w:t xml:space="preserve">, </w:t>
      </w:r>
      <w:r w:rsidR="00741241">
        <w:t xml:space="preserve">further study of the association between breast milk and </w:t>
      </w:r>
      <w:r w:rsidR="008D7DF4">
        <w:t xml:space="preserve">infant </w:t>
      </w:r>
      <w:r w:rsidR="00741241">
        <w:t>formula milk and bone health across the lifecourse</w:t>
      </w:r>
      <w:r w:rsidRPr="00F34B42">
        <w:t xml:space="preserve"> is an avenue for future research</w:t>
      </w:r>
      <w:r w:rsidR="00741241">
        <w:t>. Specifically,</w:t>
      </w:r>
      <w:r w:rsidRPr="00F34B42">
        <w:t xml:space="preserve"> analyses using data collected from older cohorts fed more modern formula milks during infancy</w:t>
      </w:r>
      <w:r w:rsidR="00F557E7">
        <w:t xml:space="preserve"> would help determine how </w:t>
      </w:r>
      <w:r w:rsidR="006F4D9C">
        <w:t xml:space="preserve">contemporary </w:t>
      </w:r>
      <w:r w:rsidR="00F557E7">
        <w:t>infant</w:t>
      </w:r>
      <w:r w:rsidR="00EB1CF4">
        <w:t xml:space="preserve"> milk</w:t>
      </w:r>
      <w:r w:rsidR="00F557E7">
        <w:t xml:space="preserve"> feeding </w:t>
      </w:r>
      <w:r w:rsidR="006F4D9C">
        <w:t xml:space="preserve">practice </w:t>
      </w:r>
      <w:r w:rsidR="00F557E7">
        <w:t>is associated with bone health in later life</w:t>
      </w:r>
      <w:r w:rsidRPr="00F34B42">
        <w:t>.</w:t>
      </w:r>
    </w:p>
    <w:p w14:paraId="44AB8D31" w14:textId="756B1ED0" w:rsidR="00DC2ED4" w:rsidRDefault="00BB6527" w:rsidP="00B9751A">
      <w:pPr>
        <w:spacing w:line="360" w:lineRule="auto"/>
      </w:pPr>
      <w:r>
        <w:t>The</w:t>
      </w:r>
      <w:r w:rsidR="00F315DB">
        <w:t xml:space="preserve"> biggest limitation of this study</w:t>
      </w:r>
      <w:r w:rsidR="006F4D9C">
        <w:t xml:space="preserve"> in informing contemporary feeding practice</w:t>
      </w:r>
      <w:r w:rsidR="00F315DB">
        <w:t xml:space="preserve"> is that the </w:t>
      </w:r>
      <w:r w:rsidR="006C7E51">
        <w:t>breast milk substitutes</w:t>
      </w:r>
      <w:r w:rsidR="00F315DB">
        <w:t xml:space="preserve"> utilized in the 1930s are not comparable to the formula milks</w:t>
      </w:r>
      <w:r w:rsidR="00FF7539">
        <w:t xml:space="preserve"> used to feed infants today, as the composition of </w:t>
      </w:r>
      <w:r w:rsidR="00F315DB">
        <w:t xml:space="preserve">infant formula has </w:t>
      </w:r>
      <w:r w:rsidR="006F4D9C">
        <w:t>changed over time</w:t>
      </w:r>
      <w:r w:rsidR="00F315DB">
        <w:t xml:space="preserve">. </w:t>
      </w:r>
      <w:r w:rsidR="00B9751A">
        <w:t xml:space="preserve">According to a history of parenting in Hertfordshire in the 1920s and 1930s, the majority of parents </w:t>
      </w:r>
      <w:r w:rsidR="00830853">
        <w:t xml:space="preserve">utilizing bottles at the time </w:t>
      </w:r>
      <w:r w:rsidR="00B9751A">
        <w:t>used cow’s milk or condensed or dried milk preparations</w:t>
      </w:r>
      <w:r w:rsidR="00830853">
        <w:t xml:space="preserve">, </w:t>
      </w:r>
      <w:r w:rsidR="006F4D9C">
        <w:t>which would not be the case today</w:t>
      </w:r>
      <w:r w:rsidR="00E10DEB">
        <w:fldChar w:fldCharType="begin">
          <w:fldData xml:space="preserve">PEVuZE5vdGU+PENpdGU+PEF1dGhvcj5CcnlkZXI8L0F1dGhvcj48WWVhcj4yMDA5PC9ZZWFyPjxS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</w:fldData>
        </w:fldChar>
      </w:r>
      <w:r w:rsidR="00BF6F38">
        <w:instrText xml:space="preserve"> ADDIN EN.CITE </w:instrText>
      </w:r>
      <w:r w:rsidR="00BF6F38">
        <w:fldChar w:fldCharType="begin">
          <w:fldData xml:space="preserve">PEVuZE5vdGU+PENpdGU+PEF1dGhvcj5CcnlkZXI8L0F1dGhvcj48WWVhcj4yMDA5PC9ZZWFyPjxS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</w:fldData>
        </w:fldChar>
      </w:r>
      <w:r w:rsidR="00BF6F38">
        <w:instrText xml:space="preserve"> ADDIN EN.CITE.DATA </w:instrText>
      </w:r>
      <w:r w:rsidR="00BF6F38">
        <w:fldChar w:fldCharType="end"/>
      </w:r>
      <w:r w:rsidR="00E10DEB">
        <w:fldChar w:fldCharType="separate"/>
      </w:r>
      <w:r w:rsidR="00BF6F38">
        <w:rPr>
          <w:noProof/>
        </w:rPr>
        <w:t>[23, 28]</w:t>
      </w:r>
      <w:r w:rsidR="00E10DEB">
        <w:fldChar w:fldCharType="end"/>
      </w:r>
      <w:r w:rsidR="00186AE0">
        <w:t xml:space="preserve"> (although cow’s milk preparations were still in use in Finland in 1975, as per the study discussed above)</w:t>
      </w:r>
      <w:r w:rsidR="00E10DEB">
        <w:t xml:space="preserve">. </w:t>
      </w:r>
      <w:r w:rsidR="00F315DB">
        <w:t xml:space="preserve">However, the aim of this study was to compare the influence of </w:t>
      </w:r>
      <w:r w:rsidR="003966B3">
        <w:t>breast milk feeding</w:t>
      </w:r>
      <w:r w:rsidR="00F315DB">
        <w:t xml:space="preserve"> to that of any cow’s milk alt</w:t>
      </w:r>
      <w:r w:rsidR="00B90361">
        <w:t>ernative to breastfeeding, and the</w:t>
      </w:r>
      <w:r w:rsidR="00F315DB">
        <w:t xml:space="preserve"> in</w:t>
      </w:r>
      <w:r w:rsidR="00F315DB">
        <w:lastRenderedPageBreak/>
        <w:t xml:space="preserve">formation contained in the HCS </w:t>
      </w:r>
      <w:r w:rsidR="00B90361">
        <w:t>allowed this comparison.</w:t>
      </w:r>
      <w:r w:rsidR="00B9751A">
        <w:t xml:space="preserve"> </w:t>
      </w:r>
      <w:r w:rsidR="00830853">
        <w:t>Further research into the influence of modern formula milks on bone health in older age is needed.</w:t>
      </w:r>
    </w:p>
    <w:p w14:paraId="04546998" w14:textId="600B14E6" w:rsidR="006E6A1E" w:rsidRDefault="000A769A">
      <w:pPr>
        <w:spacing w:line="360" w:lineRule="auto"/>
      </w:pPr>
      <w:r w:rsidRPr="000A769A">
        <w:t xml:space="preserve">The significant associations between infant </w:t>
      </w:r>
      <w:r w:rsidR="00804788">
        <w:t xml:space="preserve">milk </w:t>
      </w:r>
      <w:r w:rsidRPr="000A769A">
        <w:t xml:space="preserve">feeding and </w:t>
      </w:r>
      <w:r w:rsidR="004D771A">
        <w:t>lumbar spine</w:t>
      </w:r>
      <w:r w:rsidR="008D7DF4">
        <w:t xml:space="preserve"> BMD</w:t>
      </w:r>
      <w:r w:rsidR="004D771A">
        <w:t xml:space="preserve"> </w:t>
      </w:r>
      <w:r w:rsidRPr="000A769A">
        <w:t xml:space="preserve"> in </w:t>
      </w:r>
      <w:r w:rsidR="00AC01E1">
        <w:t>males</w:t>
      </w:r>
      <w:r w:rsidR="00AC01E1" w:rsidRPr="000A769A">
        <w:t xml:space="preserve"> </w:t>
      </w:r>
      <w:r w:rsidRPr="000A769A">
        <w:t xml:space="preserve">indicate that </w:t>
      </w:r>
      <w:r w:rsidR="00EB1CF4">
        <w:t xml:space="preserve">breastmilk </w:t>
      </w:r>
      <w:r w:rsidRPr="000A769A">
        <w:t xml:space="preserve">may be protective for the bone health of male babies as they age. The evidence presented here underscores the potential lifelong benefits of breastfeeding and highlights the differences between osteoporotic risk factors for </w:t>
      </w:r>
      <w:r w:rsidR="00AC01E1">
        <w:t>males</w:t>
      </w:r>
      <w:r w:rsidR="00AC01E1" w:rsidRPr="000A769A">
        <w:t xml:space="preserve"> </w:t>
      </w:r>
      <w:r w:rsidRPr="000A769A">
        <w:t xml:space="preserve">and </w:t>
      </w:r>
      <w:r w:rsidR="00AC01E1">
        <w:t>females</w:t>
      </w:r>
      <w:r w:rsidRPr="000A769A">
        <w:t>.</w:t>
      </w:r>
    </w:p>
    <w:p w14:paraId="3563A910" w14:textId="77777777" w:rsidR="00D46BAA" w:rsidRDefault="00D46BAA">
      <w:pPr>
        <w:spacing w:line="360" w:lineRule="auto"/>
      </w:pPr>
    </w:p>
    <w:p w14:paraId="4B59912B" w14:textId="77777777" w:rsidR="00D46BAA" w:rsidRDefault="00D46BAA">
      <w:pPr>
        <w:spacing w:line="360" w:lineRule="auto"/>
      </w:pPr>
    </w:p>
    <w:p w14:paraId="46230DF7" w14:textId="77777777" w:rsidR="00D46BAA" w:rsidRDefault="00D46BAA">
      <w:pPr>
        <w:spacing w:line="360" w:lineRule="auto"/>
      </w:pPr>
    </w:p>
    <w:p w14:paraId="49DB936C" w14:textId="77777777" w:rsidR="00AB0402" w:rsidRDefault="00AB0402" w:rsidP="00D46BAA">
      <w:pPr>
        <w:spacing w:line="360" w:lineRule="auto"/>
      </w:pPr>
    </w:p>
    <w:p w14:paraId="07B37625" w14:textId="77777777" w:rsidR="00E10DEB" w:rsidRDefault="00E10DEB" w:rsidP="00D46BAA">
      <w:pPr>
        <w:spacing w:line="360" w:lineRule="auto"/>
      </w:pPr>
    </w:p>
    <w:p w14:paraId="0AC8301A" w14:textId="77777777" w:rsidR="00E10DEB" w:rsidRDefault="00E10DEB" w:rsidP="00D46BAA">
      <w:pPr>
        <w:spacing w:line="360" w:lineRule="auto"/>
      </w:pPr>
    </w:p>
    <w:p w14:paraId="3CEA13F0" w14:textId="77777777" w:rsidR="00E10DEB" w:rsidRDefault="00E10DEB" w:rsidP="00D46BAA">
      <w:pPr>
        <w:spacing w:line="360" w:lineRule="auto"/>
      </w:pPr>
    </w:p>
    <w:p w14:paraId="7B0BA464" w14:textId="77777777" w:rsidR="00E10DEB" w:rsidRDefault="00E10DEB" w:rsidP="00D46BAA">
      <w:pPr>
        <w:spacing w:line="360" w:lineRule="auto"/>
      </w:pPr>
    </w:p>
    <w:p w14:paraId="08AE981A" w14:textId="77777777" w:rsidR="00E10DEB" w:rsidRDefault="00E10DEB" w:rsidP="00D46BAA">
      <w:pPr>
        <w:spacing w:line="360" w:lineRule="auto"/>
      </w:pPr>
    </w:p>
    <w:p w14:paraId="2D0DD605" w14:textId="77777777" w:rsidR="00E10DEB" w:rsidRDefault="00E10DEB" w:rsidP="00D46BAA">
      <w:pPr>
        <w:spacing w:line="360" w:lineRule="auto"/>
      </w:pPr>
    </w:p>
    <w:p w14:paraId="06D8369E" w14:textId="77777777" w:rsidR="00E10DEB" w:rsidRDefault="00E10DEB" w:rsidP="00D46BAA">
      <w:pPr>
        <w:spacing w:line="360" w:lineRule="auto"/>
      </w:pPr>
    </w:p>
    <w:p w14:paraId="411A0697" w14:textId="77777777" w:rsidR="007E60E6" w:rsidRDefault="007E60E6">
      <w:pPr>
        <w:rPr>
          <w:b/>
        </w:rPr>
      </w:pPr>
      <w:r>
        <w:rPr>
          <w:b/>
        </w:rPr>
        <w:br w:type="page"/>
      </w:r>
    </w:p>
    <w:p w14:paraId="41F52CA0" w14:textId="3D45FD7A" w:rsidR="00E10DEB" w:rsidRPr="00E10DEB" w:rsidRDefault="00E10DEB" w:rsidP="00D46BAA">
      <w:pPr>
        <w:spacing w:line="360" w:lineRule="auto"/>
        <w:rPr>
          <w:b/>
        </w:rPr>
      </w:pPr>
      <w:r w:rsidRPr="00E10DEB">
        <w:rPr>
          <w:b/>
        </w:rPr>
        <w:lastRenderedPageBreak/>
        <w:t>References</w:t>
      </w:r>
    </w:p>
    <w:p w14:paraId="3106D8E5" w14:textId="77777777" w:rsidR="00BF6F38" w:rsidRPr="00BF6F38" w:rsidRDefault="00AB0402" w:rsidP="00BF6F38">
      <w:pPr>
        <w:pStyle w:val="EndNoteBibliography"/>
        <w:spacing w:after="0"/>
      </w:pPr>
      <w:r>
        <w:fldChar w:fldCharType="begin"/>
      </w:r>
      <w:r>
        <w:instrText xml:space="preserve"> ADDIN EN.REFLIST </w:instrText>
      </w:r>
      <w:r>
        <w:fldChar w:fldCharType="separate"/>
      </w:r>
      <w:r w:rsidR="00BF6F38" w:rsidRPr="00BF6F38">
        <w:t>1.</w:t>
      </w:r>
      <w:r w:rsidR="00BF6F38" w:rsidRPr="00BF6F38">
        <w:tab/>
        <w:t>Fewtrell, Prentice A, Cole TJ, Lucas A (2000) Effects of growth during infancy and childhood on bone mineralization and turnover in preterm children aged 8-12 years. Acta paediatrica (Oslo, Norway : 1992) 89:148-153</w:t>
      </w:r>
    </w:p>
    <w:p w14:paraId="7628671E" w14:textId="77777777" w:rsidR="00BF6F38" w:rsidRPr="00BF6F38" w:rsidRDefault="00BF6F38" w:rsidP="00BF6F38">
      <w:pPr>
        <w:pStyle w:val="EndNoteBibliography"/>
        <w:spacing w:after="0"/>
      </w:pPr>
      <w:r w:rsidRPr="00BF6F38">
        <w:t>2.</w:t>
      </w:r>
      <w:r w:rsidRPr="00BF6F38">
        <w:tab/>
        <w:t xml:space="preserve">Cooper C, Fall C, Egger P, Hobbs R, Eastell R, Barker D (1997) Growth in infancy and bone mass in later life. Annals of the Rheumatic Diseases </w:t>
      </w:r>
    </w:p>
    <w:p w14:paraId="365D9C82" w14:textId="77777777" w:rsidR="00BF6F38" w:rsidRPr="00BF6F38" w:rsidRDefault="00BF6F38" w:rsidP="00BF6F38">
      <w:pPr>
        <w:pStyle w:val="EndNoteBibliography"/>
        <w:spacing w:after="0"/>
      </w:pPr>
      <w:r w:rsidRPr="00BF6F38">
        <w:t>3.</w:t>
      </w:r>
      <w:r w:rsidRPr="00BF6F38">
        <w:tab/>
        <w:t>Cooper EMD, Holly ES, Sayer AA, Helen JG, Cyrus (2005) Birth Weight and Weight at 1 Year Are Independent Determinants of Bone Mass in the Seventh Decade: The Hertfordshire Cohort Study. Pediatric Research 57:582</w:t>
      </w:r>
    </w:p>
    <w:p w14:paraId="722EB9CF" w14:textId="77777777" w:rsidR="00BF6F38" w:rsidRPr="00BF6F38" w:rsidRDefault="00BF6F38" w:rsidP="00BF6F38">
      <w:pPr>
        <w:pStyle w:val="EndNoteBibliography"/>
        <w:spacing w:after="0"/>
      </w:pPr>
      <w:r w:rsidRPr="00BF6F38">
        <w:t>4.</w:t>
      </w:r>
      <w:r w:rsidRPr="00BF6F38">
        <w:tab/>
        <w:t>Kuh D, Wadsworth M (2018) Parental Height: Childhood Environment and Subsequent Adult Height in a National Birth Cohort. International journal of epidemiology 18:663-668</w:t>
      </w:r>
    </w:p>
    <w:p w14:paraId="5AD69F66" w14:textId="77777777" w:rsidR="00BF6F38" w:rsidRPr="00BF6F38" w:rsidRDefault="00BF6F38" w:rsidP="00BF6F38">
      <w:pPr>
        <w:pStyle w:val="EndNoteBibliography"/>
        <w:spacing w:after="0"/>
      </w:pPr>
      <w:r w:rsidRPr="00BF6F38">
        <w:t>5.</w:t>
      </w:r>
      <w:r w:rsidRPr="00BF6F38">
        <w:tab/>
        <w:t>Hoppe C, Molgaard C, Michaelsen KF (2006) Cow's milk and linear growth in industrialized and developing countries. Annual review of nutrition 26:131-173</w:t>
      </w:r>
    </w:p>
    <w:p w14:paraId="16F4C18F" w14:textId="77777777" w:rsidR="00BF6F38" w:rsidRPr="00BF6F38" w:rsidRDefault="00BF6F38" w:rsidP="00BF6F38">
      <w:pPr>
        <w:pStyle w:val="EndNoteBibliography"/>
        <w:spacing w:after="0"/>
      </w:pPr>
      <w:r w:rsidRPr="00BF6F38">
        <w:t>6.</w:t>
      </w:r>
      <w:r w:rsidRPr="00BF6F38">
        <w:tab/>
        <w:t>Dewey KG, Heinig MJ, Nommsen LA, Peerson JM, Lonnerdal B (1992) Growth of breast-fed and formula-fed infants from 0 to 18 months: the DARLING Study. Pediatrics 89:1035-1041</w:t>
      </w:r>
    </w:p>
    <w:p w14:paraId="3E5115EF" w14:textId="77777777" w:rsidR="00BF6F38" w:rsidRPr="00BF6F38" w:rsidRDefault="00BF6F38" w:rsidP="00BF6F38">
      <w:pPr>
        <w:pStyle w:val="EndNoteBibliography"/>
        <w:spacing w:after="0"/>
      </w:pPr>
      <w:r w:rsidRPr="00BF6F38">
        <w:t>7.</w:t>
      </w:r>
      <w:r w:rsidRPr="00BF6F38">
        <w:tab/>
        <w:t>Dewey KG (1998) Growth characteristics of breast-fed compared to formula-fed infants. Biology of the neonate 74:94-105</w:t>
      </w:r>
    </w:p>
    <w:p w14:paraId="0EFEC2F7" w14:textId="77777777" w:rsidR="00BF6F38" w:rsidRPr="00BF6F38" w:rsidRDefault="00BF6F38" w:rsidP="00BF6F38">
      <w:pPr>
        <w:pStyle w:val="EndNoteBibliography"/>
        <w:spacing w:after="0"/>
      </w:pPr>
      <w:r w:rsidRPr="00BF6F38">
        <w:t>8.</w:t>
      </w:r>
      <w:r w:rsidRPr="00BF6F38">
        <w:tab/>
        <w:t>Robinson SM, Marriott LD, Crozier SR, Harvey NC, Gale CR, Inskip HM, Baird J, Law CM, Godfrey KM, Cooper C (2009) Variations in infant feeding practice are associated with body composition in childhood: a prospective cohort study. The Journal of clinical endocrinology and metabolism 94:2799-2805</w:t>
      </w:r>
    </w:p>
    <w:p w14:paraId="2E38AD80" w14:textId="77777777" w:rsidR="00BF6F38" w:rsidRPr="00BF6F38" w:rsidRDefault="00BF6F38" w:rsidP="00BF6F38">
      <w:pPr>
        <w:pStyle w:val="EndNoteBibliography"/>
        <w:spacing w:after="0"/>
      </w:pPr>
      <w:r w:rsidRPr="00BF6F38">
        <w:t>9.</w:t>
      </w:r>
      <w:r w:rsidRPr="00BF6F38">
        <w:tab/>
        <w:t>Wadsworth ME, Hardy RJ, Paul AA, Marshall SF, Cole TJ (2002) Leg and trunk length at 43 years in relation to childhood health, diet and family circumstances; evidence from the 1946 national birth cohort. International journal of epidemiology 31:383-390</w:t>
      </w:r>
    </w:p>
    <w:p w14:paraId="348E7B06" w14:textId="77777777" w:rsidR="00BF6F38" w:rsidRPr="00BF6F38" w:rsidRDefault="00BF6F38" w:rsidP="00BF6F38">
      <w:pPr>
        <w:pStyle w:val="EndNoteBibliography"/>
        <w:spacing w:after="0"/>
      </w:pPr>
      <w:r w:rsidRPr="00BF6F38">
        <w:t>10.</w:t>
      </w:r>
      <w:r w:rsidRPr="00BF6F38">
        <w:tab/>
        <w:t xml:space="preserve">Victora CG, Barros F, Lima RC, Horta BL, Wells J (2003) Anthropometry and body composition of 18 year old men according to duration of breast feeding: birth cohort study from Brazil. BMJ </w:t>
      </w:r>
    </w:p>
    <w:p w14:paraId="2DB15ADC" w14:textId="77777777" w:rsidR="00BF6F38" w:rsidRPr="00BF6F38" w:rsidRDefault="00BF6F38" w:rsidP="00BF6F38">
      <w:pPr>
        <w:pStyle w:val="EndNoteBibliography"/>
        <w:spacing w:after="0"/>
      </w:pPr>
      <w:r w:rsidRPr="00BF6F38">
        <w:lastRenderedPageBreak/>
        <w:t>11.</w:t>
      </w:r>
      <w:r w:rsidRPr="00BF6F38">
        <w:tab/>
        <w:t xml:space="preserve">Martin RM, Smith GD, Mangtani P, Frankel S, Gunnell D (2002) Association between breast feeding and growth: the Boyd-Orr cohort study. Arch Dis Child Fetal Neonatal Ed </w:t>
      </w:r>
    </w:p>
    <w:p w14:paraId="3C5E8ED5" w14:textId="77777777" w:rsidR="00BF6F38" w:rsidRPr="00BF6F38" w:rsidRDefault="00BF6F38" w:rsidP="00BF6F38">
      <w:pPr>
        <w:pStyle w:val="EndNoteBibliography"/>
        <w:spacing w:after="0"/>
      </w:pPr>
      <w:r w:rsidRPr="00BF6F38">
        <w:t>12.</w:t>
      </w:r>
      <w:r w:rsidRPr="00BF6F38">
        <w:tab/>
        <w:t>Morley R, Lucas A (1994) Influence of early diet on outcome in preterm infants. Acta paediatrica (Oslo, Norway : 1992) Supplement 405:123-126</w:t>
      </w:r>
    </w:p>
    <w:p w14:paraId="2E93AEE4" w14:textId="77777777" w:rsidR="00BF6F38" w:rsidRPr="00BF6F38" w:rsidRDefault="00BF6F38" w:rsidP="00BF6F38">
      <w:pPr>
        <w:pStyle w:val="EndNoteBibliography"/>
        <w:spacing w:after="0"/>
      </w:pPr>
      <w:r w:rsidRPr="00BF6F38">
        <w:t>13.</w:t>
      </w:r>
      <w:r w:rsidRPr="00BF6F38">
        <w:tab/>
        <w:t>Rogers I, Emmett P, Gunnell D, Dunger D, Holly J (2006) Milk as a food for growth? The insulin-like growth factors link. Public Health Nutr 9:359-368</w:t>
      </w:r>
    </w:p>
    <w:p w14:paraId="4C189652" w14:textId="77777777" w:rsidR="00BF6F38" w:rsidRPr="00BF6F38" w:rsidRDefault="00BF6F38" w:rsidP="00BF6F38">
      <w:pPr>
        <w:pStyle w:val="EndNoteBibliography"/>
        <w:spacing w:after="0"/>
      </w:pPr>
      <w:r w:rsidRPr="00BF6F38">
        <w:t>14.</w:t>
      </w:r>
      <w:r w:rsidRPr="00BF6F38">
        <w:tab/>
        <w:t>Pearce M, Birrell F, Francis R, Rawlings D, Tuck S, Parker L (2005) Lifecourse study of bone health at age 49–51 years: the Newcastle thousand families cohort study. J Epidemiol Community Health 59:475-480</w:t>
      </w:r>
    </w:p>
    <w:p w14:paraId="6E599F2F" w14:textId="77777777" w:rsidR="00BF6F38" w:rsidRPr="00BF6F38" w:rsidRDefault="00BF6F38" w:rsidP="00BF6F38">
      <w:pPr>
        <w:pStyle w:val="EndNoteBibliography"/>
        <w:spacing w:after="0"/>
      </w:pPr>
      <w:r w:rsidRPr="00BF6F38">
        <w:t>15.</w:t>
      </w:r>
      <w:r w:rsidRPr="00BF6F38">
        <w:tab/>
        <w:t xml:space="preserve">Pirilä S, Taskinen M, Viljakainen H, Kajosaari M, Turanlahti M, Saarinen-Pihkala UM, Mäkitie O (2011) Infant Milk Feeding Influences Adult Bone Health: A Prospective Study from Birth to 32 Years.  PLoS One. </w:t>
      </w:r>
    </w:p>
    <w:p w14:paraId="08E1CA4D" w14:textId="77777777" w:rsidR="00BF6F38" w:rsidRPr="00BF6F38" w:rsidRDefault="00BF6F38" w:rsidP="00BF6F38">
      <w:pPr>
        <w:pStyle w:val="EndNoteBibliography"/>
        <w:spacing w:after="0"/>
      </w:pPr>
      <w:r w:rsidRPr="00BF6F38">
        <w:t>16.</w:t>
      </w:r>
      <w:r w:rsidRPr="00BF6F38">
        <w:tab/>
        <w:t>van den Hooven EH, Gharsalli M, Heppe DH, Raat H, Hofman A, Franco OH, Rivadeneira F, Jaddoe VW (2016) Associations of breast-feeding patterns and introduction of solid foods with childhood bone mass: The Generation R Study. The British journal of nutrition 115:1024-1032</w:t>
      </w:r>
    </w:p>
    <w:p w14:paraId="702410C3" w14:textId="77777777" w:rsidR="00BF6F38" w:rsidRPr="00BF6F38" w:rsidRDefault="00BF6F38" w:rsidP="00BF6F38">
      <w:pPr>
        <w:pStyle w:val="EndNoteBibliography"/>
        <w:spacing w:after="0"/>
      </w:pPr>
      <w:r w:rsidRPr="00BF6F38">
        <w:t>17.</w:t>
      </w:r>
      <w:r w:rsidRPr="00BF6F38">
        <w:tab/>
        <w:t>Jones G, Riley M, Dwyer T (2000) Breastfeeding in early life and bone mass in prepubertal children: a longitudinal study. Osteoporos Int 11:146-152</w:t>
      </w:r>
    </w:p>
    <w:p w14:paraId="5D05DDFD" w14:textId="77777777" w:rsidR="00BF6F38" w:rsidRPr="00BF6F38" w:rsidRDefault="00BF6F38" w:rsidP="00BF6F38">
      <w:pPr>
        <w:pStyle w:val="EndNoteBibliography"/>
        <w:spacing w:after="0"/>
      </w:pPr>
      <w:r w:rsidRPr="00BF6F38">
        <w:t>18.</w:t>
      </w:r>
      <w:r w:rsidRPr="00BF6F38">
        <w:tab/>
        <w:t>Jones G, Hynes KL, Dwyer T (2012) The association between breastfeeding, maternal smoking in utero, and birth weight with bone mass and fractures in adolescents: a 16-year longitudinal study. Osteoporos Int 24:1605-1611</w:t>
      </w:r>
    </w:p>
    <w:p w14:paraId="5AD43D00" w14:textId="77777777" w:rsidR="00BF6F38" w:rsidRPr="00BF6F38" w:rsidRDefault="00BF6F38" w:rsidP="00BF6F38">
      <w:pPr>
        <w:pStyle w:val="EndNoteBibliography"/>
        <w:spacing w:after="0"/>
      </w:pPr>
      <w:r w:rsidRPr="00BF6F38">
        <w:t>19.</w:t>
      </w:r>
      <w:r w:rsidRPr="00BF6F38">
        <w:tab/>
        <w:t>Griffiths LJ, Smeeth L, Hawkins SS, Cole TJ, Dezateux C (2008) Effects of infant feeding practice on weight gain from birth to 3 years. Arch Dis Child 94:577-582</w:t>
      </w:r>
    </w:p>
    <w:p w14:paraId="13550883" w14:textId="77777777" w:rsidR="00BF6F38" w:rsidRPr="00BF6F38" w:rsidRDefault="00BF6F38" w:rsidP="00BF6F38">
      <w:pPr>
        <w:pStyle w:val="EndNoteBibliography"/>
        <w:spacing w:after="0"/>
      </w:pPr>
      <w:r w:rsidRPr="00BF6F38">
        <w:t>20.</w:t>
      </w:r>
      <w:r w:rsidRPr="00BF6F38">
        <w:tab/>
        <w:t>Syddall HE, Aihie Sayer A, Dennison EM, Martin HJ, Barker DJP, Cooper C (2005) Cohort Profile: The Hertfordshire Cohort Study. International journal of epidemiology 34:1234-1242</w:t>
      </w:r>
    </w:p>
    <w:p w14:paraId="3122AF50" w14:textId="77777777" w:rsidR="00BF6F38" w:rsidRPr="00BF6F38" w:rsidRDefault="00BF6F38" w:rsidP="00BF6F38">
      <w:pPr>
        <w:pStyle w:val="EndNoteBibliography"/>
        <w:spacing w:after="0"/>
      </w:pPr>
      <w:r w:rsidRPr="00BF6F38">
        <w:lastRenderedPageBreak/>
        <w:t>21.</w:t>
      </w:r>
      <w:r w:rsidRPr="00BF6F38">
        <w:tab/>
        <w:t>Syddall HE, Simmonds SJ, Carter SA, Robinson SM, Dennison EM, Cooper C (2019) The Hertfordshire Cohort Study: an overview - F1000Research. F1000 8:82</w:t>
      </w:r>
    </w:p>
    <w:p w14:paraId="08851DBD" w14:textId="77777777" w:rsidR="00BF6F38" w:rsidRPr="00BF6F38" w:rsidRDefault="00BF6F38" w:rsidP="00BF6F38">
      <w:pPr>
        <w:pStyle w:val="EndNoteBibliography"/>
        <w:spacing w:after="0"/>
      </w:pPr>
      <w:r w:rsidRPr="00BF6F38">
        <w:t>22.</w:t>
      </w:r>
      <w:r w:rsidRPr="00BF6F38">
        <w:tab/>
        <w:t>Aryeetey R, Dykes F (2018) Global implications of the new WHO and UNICEF implementation guidance on the revised Baby-Friendly Hospital Initiative. Matern Child Nutr 14:e12637</w:t>
      </w:r>
    </w:p>
    <w:p w14:paraId="5BB65EE1" w14:textId="77777777" w:rsidR="00BF6F38" w:rsidRPr="00BF6F38" w:rsidRDefault="00BF6F38" w:rsidP="00BF6F38">
      <w:pPr>
        <w:pStyle w:val="EndNoteBibliography"/>
        <w:spacing w:after="0"/>
      </w:pPr>
      <w:r w:rsidRPr="00BF6F38">
        <w:t>23.</w:t>
      </w:r>
      <w:r w:rsidRPr="00BF6F38">
        <w:tab/>
        <w:t>King P, O'Brien R (1995) 'You Didn't Get Much Help in Them Days, You Just Had to Get on with It': Parenting in Hertfordshire in the 1920s and 1930s. Oral History 23:54-62</w:t>
      </w:r>
    </w:p>
    <w:p w14:paraId="12ED1135" w14:textId="77777777" w:rsidR="00BF6F38" w:rsidRPr="00BF6F38" w:rsidRDefault="00BF6F38" w:rsidP="00BF6F38">
      <w:pPr>
        <w:pStyle w:val="EndNoteBibliography"/>
        <w:spacing w:after="0"/>
      </w:pPr>
      <w:r w:rsidRPr="00BF6F38">
        <w:t>24.</w:t>
      </w:r>
      <w:r w:rsidRPr="00BF6F38">
        <w:tab/>
        <w:t>Ward KA, Prentice A, Kuh DL, Adams JE, Ambrosini GL (2016) Life Course Dietary Patterns and Bone Health in Later Life in a British Birth Cohort Study.  Journal of bone and mineral research : the official journal of the American Society for Bone and Mineral Research. pp 1167-1176</w:t>
      </w:r>
    </w:p>
    <w:p w14:paraId="115F6BB9" w14:textId="77777777" w:rsidR="00BF6F38" w:rsidRPr="00BF6F38" w:rsidRDefault="00BF6F38" w:rsidP="00BF6F38">
      <w:pPr>
        <w:pStyle w:val="EndNoteBibliography"/>
        <w:spacing w:after="0"/>
      </w:pPr>
      <w:r w:rsidRPr="00BF6F38">
        <w:t>25.</w:t>
      </w:r>
      <w:r w:rsidRPr="00BF6F38">
        <w:tab/>
        <w:t>Harvey NC, Robinson SM, Crozier SR, Marriott LD, Gale CR, Cole ZA, Inskip HM, Godfrey KM, Cooper C (2009) Breast-feeding and adherence to infant feeding guidelines do not influence bone mass at age 4 years. The British journal of nutrition 102:915-920</w:t>
      </w:r>
    </w:p>
    <w:p w14:paraId="2ECCFB52" w14:textId="77777777" w:rsidR="00BF6F38" w:rsidRPr="00BF6F38" w:rsidRDefault="00BF6F38" w:rsidP="00BF6F38">
      <w:pPr>
        <w:pStyle w:val="EndNoteBibliography"/>
        <w:spacing w:after="0"/>
      </w:pPr>
      <w:r w:rsidRPr="00BF6F38">
        <w:t>26.</w:t>
      </w:r>
      <w:r w:rsidRPr="00BF6F38">
        <w:tab/>
        <w:t>Kalkwarf HJ, Zemel BS, Yolton K, Heubi JE (2012) Bone mineral content and density of the lumbar spine of infants and toddlers: influence of age, sex, race, growth, and human milk feeding. Journal of bone and mineral research : the official journal of the American Society for Bone and Mineral Research 28:206-212</w:t>
      </w:r>
    </w:p>
    <w:p w14:paraId="66D0E064" w14:textId="77777777" w:rsidR="00BF6F38" w:rsidRPr="00BF6F38" w:rsidRDefault="00BF6F38" w:rsidP="00BF6F38">
      <w:pPr>
        <w:pStyle w:val="EndNoteBibliography"/>
        <w:spacing w:after="0"/>
      </w:pPr>
      <w:r w:rsidRPr="00BF6F38">
        <w:t>27.</w:t>
      </w:r>
      <w:r w:rsidRPr="00BF6F38">
        <w:tab/>
        <w:t xml:space="preserve">Muniz LC, Menezes AMB, Buffarini R, Wehrmeister FC, Assunção MCF (2015) Effect of breastfeeding on bone mass from childhood to adulthood: a systematic review of the literature.  Int Breastfeed J. </w:t>
      </w:r>
    </w:p>
    <w:p w14:paraId="2947B3C6" w14:textId="77777777" w:rsidR="00BF6F38" w:rsidRPr="00BF6F38" w:rsidRDefault="00BF6F38" w:rsidP="00BF6F38">
      <w:pPr>
        <w:pStyle w:val="EndNoteBibliography"/>
      </w:pPr>
      <w:r w:rsidRPr="00BF6F38">
        <w:t>28.</w:t>
      </w:r>
      <w:r w:rsidRPr="00BF6F38">
        <w:tab/>
        <w:t>Bryder L (2009) From breast to bottle: a history of modern infant feeding. Endeavour 33:54-59</w:t>
      </w:r>
    </w:p>
    <w:p w14:paraId="04301184" w14:textId="763D508A" w:rsidR="00A878D9" w:rsidRDefault="00AB0402" w:rsidP="00AB0402">
      <w:r>
        <w:fldChar w:fldCharType="end"/>
      </w:r>
    </w:p>
    <w:p w14:paraId="431C97CC" w14:textId="77777777" w:rsidR="00A878D9" w:rsidRPr="00A878D9" w:rsidRDefault="00A878D9" w:rsidP="00A878D9"/>
    <w:p w14:paraId="3AF83258" w14:textId="77777777" w:rsidR="00A878D9" w:rsidRPr="00A878D9" w:rsidRDefault="00A878D9" w:rsidP="00A878D9"/>
    <w:p w14:paraId="5EB02D83" w14:textId="77777777" w:rsidR="00A878D9" w:rsidRPr="00A878D9" w:rsidRDefault="00A878D9" w:rsidP="00A878D9"/>
    <w:p w14:paraId="27CEE8BC" w14:textId="77777777" w:rsidR="00A878D9" w:rsidRPr="00A878D9" w:rsidRDefault="00A878D9" w:rsidP="00A878D9"/>
    <w:p w14:paraId="47C34E96" w14:textId="77777777" w:rsidR="00A878D9" w:rsidRPr="00A878D9" w:rsidRDefault="00A878D9" w:rsidP="00A878D9"/>
    <w:p w14:paraId="2AAAA59D" w14:textId="78E385D3" w:rsidR="00D46BAA" w:rsidRPr="00A878D9" w:rsidRDefault="00D46BAA" w:rsidP="00A878D9">
      <w:pPr>
        <w:jc w:val="right"/>
      </w:pPr>
    </w:p>
    <w:sectPr w:rsidR="00D46BAA" w:rsidRPr="00A878D9" w:rsidSect="005977BD">
      <w:footerReference w:type="default" r:id="rId8"/>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6091F7" w16cid:durableId="2038F7CC"/>
  <w16cid:commentId w16cid:paraId="6BC250A9" w16cid:durableId="2038F12F"/>
  <w16cid:commentId w16cid:paraId="189D4E3F" w16cid:durableId="2038F1DB"/>
  <w16cid:commentId w16cid:paraId="558D7BAD" w16cid:durableId="2038F78D"/>
  <w16cid:commentId w16cid:paraId="21B221A9" w16cid:durableId="2038F2DF"/>
  <w16cid:commentId w16cid:paraId="159D6839" w16cid:durableId="2038F2CC"/>
  <w16cid:commentId w16cid:paraId="59F6A021" w16cid:durableId="2038F31B"/>
  <w16cid:commentId w16cid:paraId="4604DB57" w16cid:durableId="2038F357"/>
  <w16cid:commentId w16cid:paraId="6968F491" w16cid:durableId="2038F38D"/>
  <w16cid:commentId w16cid:paraId="317C04FA" w16cid:durableId="2038F3AC"/>
  <w16cid:commentId w16cid:paraId="161A37E3" w16cid:durableId="2038F492"/>
  <w16cid:commentId w16cid:paraId="1399C8C5" w16cid:durableId="2038F4B0"/>
  <w16cid:commentId w16cid:paraId="2D164C68" w16cid:durableId="2038F4C3"/>
  <w16cid:commentId w16cid:paraId="272FD680" w16cid:durableId="2038F537"/>
  <w16cid:commentId w16cid:paraId="61F53A1E" w16cid:durableId="2038F8F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44B8F" w14:textId="77777777" w:rsidR="008E6F40" w:rsidRDefault="008E6F40" w:rsidP="00461812">
      <w:pPr>
        <w:spacing w:after="0" w:line="240" w:lineRule="auto"/>
      </w:pPr>
      <w:r>
        <w:separator/>
      </w:r>
    </w:p>
  </w:endnote>
  <w:endnote w:type="continuationSeparator" w:id="0">
    <w:p w14:paraId="7A86FDBF" w14:textId="77777777" w:rsidR="008E6F40" w:rsidRDefault="008E6F40" w:rsidP="00461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2980686"/>
      <w:docPartObj>
        <w:docPartGallery w:val="Page Numbers (Bottom of Page)"/>
        <w:docPartUnique/>
      </w:docPartObj>
    </w:sdtPr>
    <w:sdtEndPr>
      <w:rPr>
        <w:noProof/>
      </w:rPr>
    </w:sdtEndPr>
    <w:sdtContent>
      <w:p w14:paraId="2D69B3CB" w14:textId="66B27D04" w:rsidR="008E6F40" w:rsidRDefault="008E6F40">
        <w:pPr>
          <w:pStyle w:val="Footer"/>
          <w:jc w:val="right"/>
        </w:pPr>
        <w:r>
          <w:fldChar w:fldCharType="begin"/>
        </w:r>
        <w:r>
          <w:instrText xml:space="preserve"> PAGE   \* MERGEFORMAT </w:instrText>
        </w:r>
        <w:r>
          <w:fldChar w:fldCharType="separate"/>
        </w:r>
        <w:r w:rsidR="00C2274F">
          <w:rPr>
            <w:noProof/>
          </w:rPr>
          <w:t>1</w:t>
        </w:r>
        <w:r>
          <w:rPr>
            <w:noProof/>
          </w:rPr>
          <w:fldChar w:fldCharType="end"/>
        </w:r>
      </w:p>
    </w:sdtContent>
  </w:sdt>
  <w:p w14:paraId="69133DDC" w14:textId="77777777" w:rsidR="008E6F40" w:rsidRDefault="008E6F4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577F66" w14:textId="77777777" w:rsidR="008E6F40" w:rsidRDefault="008E6F40" w:rsidP="00461812">
      <w:pPr>
        <w:spacing w:after="0" w:line="240" w:lineRule="auto"/>
      </w:pPr>
      <w:r>
        <w:separator/>
      </w:r>
    </w:p>
  </w:footnote>
  <w:footnote w:type="continuationSeparator" w:id="0">
    <w:p w14:paraId="23C3369B" w14:textId="77777777" w:rsidR="008E6F40" w:rsidRDefault="008E6F40" w:rsidP="004618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F3199"/>
    <w:multiLevelType w:val="hybridMultilevel"/>
    <w:tmpl w:val="966A0D3C"/>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FD212C"/>
    <w:multiLevelType w:val="hybridMultilevel"/>
    <w:tmpl w:val="1EECB3B4"/>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2vdwxe7fsptqezes8vve0z9faeef0dsvv0&quot;&gt;3G&lt;record-ids&gt;&lt;item&gt;32&lt;/item&gt;&lt;item&gt;33&lt;/item&gt;&lt;/record-ids&gt;&lt;/item&gt;&lt;/Libraries&gt;"/>
  </w:docVars>
  <w:rsids>
    <w:rsidRoot w:val="00CC0633"/>
    <w:rsid w:val="00006C1C"/>
    <w:rsid w:val="00006E9B"/>
    <w:rsid w:val="00007BFB"/>
    <w:rsid w:val="00007DF5"/>
    <w:rsid w:val="00011217"/>
    <w:rsid w:val="000168A8"/>
    <w:rsid w:val="00020432"/>
    <w:rsid w:val="000207CF"/>
    <w:rsid w:val="00020FAC"/>
    <w:rsid w:val="0002426E"/>
    <w:rsid w:val="000248FA"/>
    <w:rsid w:val="000275AD"/>
    <w:rsid w:val="00030881"/>
    <w:rsid w:val="000369AE"/>
    <w:rsid w:val="00040EE4"/>
    <w:rsid w:val="000449DD"/>
    <w:rsid w:val="0004685F"/>
    <w:rsid w:val="000735BA"/>
    <w:rsid w:val="00080E79"/>
    <w:rsid w:val="00081FC6"/>
    <w:rsid w:val="00083F08"/>
    <w:rsid w:val="00086B74"/>
    <w:rsid w:val="00087DBF"/>
    <w:rsid w:val="00093DF9"/>
    <w:rsid w:val="000A769A"/>
    <w:rsid w:val="000B4F34"/>
    <w:rsid w:val="000C05A8"/>
    <w:rsid w:val="000C2E90"/>
    <w:rsid w:val="000C4835"/>
    <w:rsid w:val="000C566A"/>
    <w:rsid w:val="000C76F2"/>
    <w:rsid w:val="000D1AAD"/>
    <w:rsid w:val="000E0CCB"/>
    <w:rsid w:val="000F1CD2"/>
    <w:rsid w:val="000F2E8A"/>
    <w:rsid w:val="00132743"/>
    <w:rsid w:val="00133B2B"/>
    <w:rsid w:val="00144822"/>
    <w:rsid w:val="00145BFE"/>
    <w:rsid w:val="00160F7A"/>
    <w:rsid w:val="00172FBC"/>
    <w:rsid w:val="0017470E"/>
    <w:rsid w:val="00177F02"/>
    <w:rsid w:val="00182324"/>
    <w:rsid w:val="00183C86"/>
    <w:rsid w:val="00186AE0"/>
    <w:rsid w:val="00193B26"/>
    <w:rsid w:val="0019616F"/>
    <w:rsid w:val="001961A4"/>
    <w:rsid w:val="001A1709"/>
    <w:rsid w:val="001A2B51"/>
    <w:rsid w:val="001A4EF8"/>
    <w:rsid w:val="001B35BA"/>
    <w:rsid w:val="001B77D2"/>
    <w:rsid w:val="001C54B2"/>
    <w:rsid w:val="001C6350"/>
    <w:rsid w:val="001D1FC4"/>
    <w:rsid w:val="001D36A5"/>
    <w:rsid w:val="001D59D8"/>
    <w:rsid w:val="002065BA"/>
    <w:rsid w:val="00212270"/>
    <w:rsid w:val="00221AA0"/>
    <w:rsid w:val="0022528C"/>
    <w:rsid w:val="00227579"/>
    <w:rsid w:val="002436D1"/>
    <w:rsid w:val="00243E80"/>
    <w:rsid w:val="0024440E"/>
    <w:rsid w:val="00247074"/>
    <w:rsid w:val="0025202E"/>
    <w:rsid w:val="00252936"/>
    <w:rsid w:val="00257DA7"/>
    <w:rsid w:val="00274779"/>
    <w:rsid w:val="00275BFF"/>
    <w:rsid w:val="00282078"/>
    <w:rsid w:val="002840D9"/>
    <w:rsid w:val="0029053F"/>
    <w:rsid w:val="00295FC5"/>
    <w:rsid w:val="0029603B"/>
    <w:rsid w:val="002A0D51"/>
    <w:rsid w:val="002A540A"/>
    <w:rsid w:val="002A6393"/>
    <w:rsid w:val="002C0A17"/>
    <w:rsid w:val="002C671E"/>
    <w:rsid w:val="002D2CB7"/>
    <w:rsid w:val="002D535D"/>
    <w:rsid w:val="002D5659"/>
    <w:rsid w:val="002D6C8F"/>
    <w:rsid w:val="002D6CCC"/>
    <w:rsid w:val="002E56F8"/>
    <w:rsid w:val="002F07B5"/>
    <w:rsid w:val="002F3223"/>
    <w:rsid w:val="002F362D"/>
    <w:rsid w:val="0030085F"/>
    <w:rsid w:val="00307065"/>
    <w:rsid w:val="00327D43"/>
    <w:rsid w:val="00333933"/>
    <w:rsid w:val="00336666"/>
    <w:rsid w:val="003431A9"/>
    <w:rsid w:val="00344541"/>
    <w:rsid w:val="00350E49"/>
    <w:rsid w:val="00354301"/>
    <w:rsid w:val="0035473A"/>
    <w:rsid w:val="003555F4"/>
    <w:rsid w:val="0035702E"/>
    <w:rsid w:val="003708EA"/>
    <w:rsid w:val="003712A3"/>
    <w:rsid w:val="00380609"/>
    <w:rsid w:val="003829E5"/>
    <w:rsid w:val="00393A5C"/>
    <w:rsid w:val="0039651D"/>
    <w:rsid w:val="003966B3"/>
    <w:rsid w:val="003C063C"/>
    <w:rsid w:val="003C07CF"/>
    <w:rsid w:val="003C48EF"/>
    <w:rsid w:val="003D1D9C"/>
    <w:rsid w:val="003E4096"/>
    <w:rsid w:val="003E76BB"/>
    <w:rsid w:val="003E771F"/>
    <w:rsid w:val="00400050"/>
    <w:rsid w:val="00406CA2"/>
    <w:rsid w:val="004114B4"/>
    <w:rsid w:val="00414BAB"/>
    <w:rsid w:val="00416A76"/>
    <w:rsid w:val="00421353"/>
    <w:rsid w:val="004227E6"/>
    <w:rsid w:val="00426B98"/>
    <w:rsid w:val="004273FE"/>
    <w:rsid w:val="0043094A"/>
    <w:rsid w:val="004405EA"/>
    <w:rsid w:val="0045162C"/>
    <w:rsid w:val="0045451C"/>
    <w:rsid w:val="004559C7"/>
    <w:rsid w:val="00461568"/>
    <w:rsid w:val="00461812"/>
    <w:rsid w:val="00461C0C"/>
    <w:rsid w:val="0048069A"/>
    <w:rsid w:val="00482B18"/>
    <w:rsid w:val="00490CC7"/>
    <w:rsid w:val="00492138"/>
    <w:rsid w:val="004A1063"/>
    <w:rsid w:val="004A41C0"/>
    <w:rsid w:val="004B32AC"/>
    <w:rsid w:val="004C0BB1"/>
    <w:rsid w:val="004C5EA1"/>
    <w:rsid w:val="004D33FF"/>
    <w:rsid w:val="004D5948"/>
    <w:rsid w:val="004D771A"/>
    <w:rsid w:val="004E0670"/>
    <w:rsid w:val="004E2CDD"/>
    <w:rsid w:val="004F44BA"/>
    <w:rsid w:val="004F6A02"/>
    <w:rsid w:val="005006B1"/>
    <w:rsid w:val="00501A95"/>
    <w:rsid w:val="00503E9A"/>
    <w:rsid w:val="00511406"/>
    <w:rsid w:val="0051366B"/>
    <w:rsid w:val="00516A83"/>
    <w:rsid w:val="00522B1B"/>
    <w:rsid w:val="0053100C"/>
    <w:rsid w:val="00547FBE"/>
    <w:rsid w:val="005513F8"/>
    <w:rsid w:val="005523B1"/>
    <w:rsid w:val="00552F76"/>
    <w:rsid w:val="00553699"/>
    <w:rsid w:val="0055665D"/>
    <w:rsid w:val="0055764F"/>
    <w:rsid w:val="00566E38"/>
    <w:rsid w:val="00571B88"/>
    <w:rsid w:val="0057561A"/>
    <w:rsid w:val="0057793E"/>
    <w:rsid w:val="00594F3B"/>
    <w:rsid w:val="00596F29"/>
    <w:rsid w:val="005977BD"/>
    <w:rsid w:val="005978BC"/>
    <w:rsid w:val="005A4491"/>
    <w:rsid w:val="005B1142"/>
    <w:rsid w:val="005B226A"/>
    <w:rsid w:val="005B5BF3"/>
    <w:rsid w:val="005B661F"/>
    <w:rsid w:val="005D10C2"/>
    <w:rsid w:val="005D121A"/>
    <w:rsid w:val="005D434D"/>
    <w:rsid w:val="005E5E0C"/>
    <w:rsid w:val="00602119"/>
    <w:rsid w:val="00605998"/>
    <w:rsid w:val="00606252"/>
    <w:rsid w:val="006108AD"/>
    <w:rsid w:val="00621C77"/>
    <w:rsid w:val="006255D5"/>
    <w:rsid w:val="00631A80"/>
    <w:rsid w:val="00632B28"/>
    <w:rsid w:val="00646DEC"/>
    <w:rsid w:val="00657FE9"/>
    <w:rsid w:val="00665BF8"/>
    <w:rsid w:val="00673631"/>
    <w:rsid w:val="006738B4"/>
    <w:rsid w:val="00676345"/>
    <w:rsid w:val="00682607"/>
    <w:rsid w:val="00685752"/>
    <w:rsid w:val="0069213C"/>
    <w:rsid w:val="00696C67"/>
    <w:rsid w:val="006C097F"/>
    <w:rsid w:val="006C28B9"/>
    <w:rsid w:val="006C440E"/>
    <w:rsid w:val="006C6BCD"/>
    <w:rsid w:val="006C7E51"/>
    <w:rsid w:val="006C7E64"/>
    <w:rsid w:val="006D4B97"/>
    <w:rsid w:val="006E2309"/>
    <w:rsid w:val="006E4328"/>
    <w:rsid w:val="006E6A1E"/>
    <w:rsid w:val="006E6DD4"/>
    <w:rsid w:val="006F1A46"/>
    <w:rsid w:val="006F25D9"/>
    <w:rsid w:val="006F4D9C"/>
    <w:rsid w:val="00703F69"/>
    <w:rsid w:val="00710C13"/>
    <w:rsid w:val="007120A3"/>
    <w:rsid w:val="007120CD"/>
    <w:rsid w:val="0071370C"/>
    <w:rsid w:val="00714723"/>
    <w:rsid w:val="00715534"/>
    <w:rsid w:val="00721032"/>
    <w:rsid w:val="00724B5E"/>
    <w:rsid w:val="007340DA"/>
    <w:rsid w:val="00740020"/>
    <w:rsid w:val="00741241"/>
    <w:rsid w:val="00743700"/>
    <w:rsid w:val="00743DCB"/>
    <w:rsid w:val="00752DA7"/>
    <w:rsid w:val="007537F3"/>
    <w:rsid w:val="007542AA"/>
    <w:rsid w:val="00754663"/>
    <w:rsid w:val="007753BB"/>
    <w:rsid w:val="00776AD3"/>
    <w:rsid w:val="00777677"/>
    <w:rsid w:val="0078309F"/>
    <w:rsid w:val="007833B0"/>
    <w:rsid w:val="007865C7"/>
    <w:rsid w:val="007926C0"/>
    <w:rsid w:val="007A7908"/>
    <w:rsid w:val="007B32F8"/>
    <w:rsid w:val="007B3401"/>
    <w:rsid w:val="007C0155"/>
    <w:rsid w:val="007C6A3D"/>
    <w:rsid w:val="007D4D6E"/>
    <w:rsid w:val="007E10A7"/>
    <w:rsid w:val="007E5E11"/>
    <w:rsid w:val="007E60E6"/>
    <w:rsid w:val="007F19DF"/>
    <w:rsid w:val="007F1AB0"/>
    <w:rsid w:val="00800FE4"/>
    <w:rsid w:val="00802FAE"/>
    <w:rsid w:val="00803149"/>
    <w:rsid w:val="00804788"/>
    <w:rsid w:val="00804E0C"/>
    <w:rsid w:val="00816636"/>
    <w:rsid w:val="00830853"/>
    <w:rsid w:val="008369FD"/>
    <w:rsid w:val="00841BDB"/>
    <w:rsid w:val="00845073"/>
    <w:rsid w:val="00846AD4"/>
    <w:rsid w:val="008569C6"/>
    <w:rsid w:val="008633FA"/>
    <w:rsid w:val="008700BD"/>
    <w:rsid w:val="00873329"/>
    <w:rsid w:val="0088617A"/>
    <w:rsid w:val="00886F65"/>
    <w:rsid w:val="008A2C6E"/>
    <w:rsid w:val="008A6295"/>
    <w:rsid w:val="008A6B86"/>
    <w:rsid w:val="008B1FE6"/>
    <w:rsid w:val="008B2618"/>
    <w:rsid w:val="008B3F48"/>
    <w:rsid w:val="008C1307"/>
    <w:rsid w:val="008C5B34"/>
    <w:rsid w:val="008D55A9"/>
    <w:rsid w:val="008D7DF4"/>
    <w:rsid w:val="008E12F7"/>
    <w:rsid w:val="008E16CD"/>
    <w:rsid w:val="008E6F40"/>
    <w:rsid w:val="008E6FAB"/>
    <w:rsid w:val="008E79B7"/>
    <w:rsid w:val="008F1B94"/>
    <w:rsid w:val="008F6AE8"/>
    <w:rsid w:val="008F7009"/>
    <w:rsid w:val="00900815"/>
    <w:rsid w:val="00910DDB"/>
    <w:rsid w:val="009151C4"/>
    <w:rsid w:val="00920B62"/>
    <w:rsid w:val="00922E30"/>
    <w:rsid w:val="009245AE"/>
    <w:rsid w:val="0093741E"/>
    <w:rsid w:val="00951503"/>
    <w:rsid w:val="00966E4B"/>
    <w:rsid w:val="009736A8"/>
    <w:rsid w:val="00983BDE"/>
    <w:rsid w:val="00987D11"/>
    <w:rsid w:val="00992A34"/>
    <w:rsid w:val="00994B10"/>
    <w:rsid w:val="009966DB"/>
    <w:rsid w:val="00996E65"/>
    <w:rsid w:val="009A4BE1"/>
    <w:rsid w:val="009B15D5"/>
    <w:rsid w:val="009B44DE"/>
    <w:rsid w:val="009C0E91"/>
    <w:rsid w:val="009D6DCD"/>
    <w:rsid w:val="009E2E37"/>
    <w:rsid w:val="009F0486"/>
    <w:rsid w:val="009F0552"/>
    <w:rsid w:val="009F0E16"/>
    <w:rsid w:val="00A03FA8"/>
    <w:rsid w:val="00A047B2"/>
    <w:rsid w:val="00A070F2"/>
    <w:rsid w:val="00A123D5"/>
    <w:rsid w:val="00A170F2"/>
    <w:rsid w:val="00A34C72"/>
    <w:rsid w:val="00A54E8B"/>
    <w:rsid w:val="00A559B5"/>
    <w:rsid w:val="00A705CF"/>
    <w:rsid w:val="00A748BC"/>
    <w:rsid w:val="00A8173F"/>
    <w:rsid w:val="00A840F9"/>
    <w:rsid w:val="00A878D9"/>
    <w:rsid w:val="00AA4874"/>
    <w:rsid w:val="00AB0402"/>
    <w:rsid w:val="00AB2FA7"/>
    <w:rsid w:val="00AB3E9F"/>
    <w:rsid w:val="00AB7AB4"/>
    <w:rsid w:val="00AC01E1"/>
    <w:rsid w:val="00AC25EB"/>
    <w:rsid w:val="00AC6841"/>
    <w:rsid w:val="00AD03F4"/>
    <w:rsid w:val="00AD49CD"/>
    <w:rsid w:val="00AD7985"/>
    <w:rsid w:val="00B03E5C"/>
    <w:rsid w:val="00B11CBF"/>
    <w:rsid w:val="00B12321"/>
    <w:rsid w:val="00B17E9C"/>
    <w:rsid w:val="00B37555"/>
    <w:rsid w:val="00B37EF1"/>
    <w:rsid w:val="00B671A9"/>
    <w:rsid w:val="00B67403"/>
    <w:rsid w:val="00B7039F"/>
    <w:rsid w:val="00B76FCC"/>
    <w:rsid w:val="00B90361"/>
    <w:rsid w:val="00B91AFC"/>
    <w:rsid w:val="00B9751A"/>
    <w:rsid w:val="00BA14CF"/>
    <w:rsid w:val="00BA27CD"/>
    <w:rsid w:val="00BA7DF3"/>
    <w:rsid w:val="00BB0C01"/>
    <w:rsid w:val="00BB6527"/>
    <w:rsid w:val="00BC26D4"/>
    <w:rsid w:val="00BC4C9A"/>
    <w:rsid w:val="00BC597B"/>
    <w:rsid w:val="00BC5BFD"/>
    <w:rsid w:val="00BD3932"/>
    <w:rsid w:val="00BD674B"/>
    <w:rsid w:val="00BD72CA"/>
    <w:rsid w:val="00BE194D"/>
    <w:rsid w:val="00BE6146"/>
    <w:rsid w:val="00BF34C9"/>
    <w:rsid w:val="00BF57A5"/>
    <w:rsid w:val="00BF6F38"/>
    <w:rsid w:val="00C0249C"/>
    <w:rsid w:val="00C07A49"/>
    <w:rsid w:val="00C169D4"/>
    <w:rsid w:val="00C2274F"/>
    <w:rsid w:val="00C250A0"/>
    <w:rsid w:val="00C25590"/>
    <w:rsid w:val="00C30307"/>
    <w:rsid w:val="00C30587"/>
    <w:rsid w:val="00C31936"/>
    <w:rsid w:val="00C41FA4"/>
    <w:rsid w:val="00C4647D"/>
    <w:rsid w:val="00C46DB5"/>
    <w:rsid w:val="00C47B0D"/>
    <w:rsid w:val="00C51726"/>
    <w:rsid w:val="00C52805"/>
    <w:rsid w:val="00C6114B"/>
    <w:rsid w:val="00C709E9"/>
    <w:rsid w:val="00C7770F"/>
    <w:rsid w:val="00C82F16"/>
    <w:rsid w:val="00C84B85"/>
    <w:rsid w:val="00C90B53"/>
    <w:rsid w:val="00C97D4A"/>
    <w:rsid w:val="00CA196F"/>
    <w:rsid w:val="00CA643A"/>
    <w:rsid w:val="00CB1840"/>
    <w:rsid w:val="00CB4015"/>
    <w:rsid w:val="00CC0633"/>
    <w:rsid w:val="00CC0F96"/>
    <w:rsid w:val="00CC3CDF"/>
    <w:rsid w:val="00CC46E0"/>
    <w:rsid w:val="00CD7E7F"/>
    <w:rsid w:val="00CE3FCE"/>
    <w:rsid w:val="00CE65C4"/>
    <w:rsid w:val="00CF4959"/>
    <w:rsid w:val="00D06C36"/>
    <w:rsid w:val="00D07943"/>
    <w:rsid w:val="00D07DCB"/>
    <w:rsid w:val="00D11FC6"/>
    <w:rsid w:val="00D36911"/>
    <w:rsid w:val="00D37171"/>
    <w:rsid w:val="00D46BAA"/>
    <w:rsid w:val="00D47E4D"/>
    <w:rsid w:val="00D62D29"/>
    <w:rsid w:val="00D701C4"/>
    <w:rsid w:val="00D91554"/>
    <w:rsid w:val="00D92076"/>
    <w:rsid w:val="00D966BC"/>
    <w:rsid w:val="00DA3458"/>
    <w:rsid w:val="00DA3CA0"/>
    <w:rsid w:val="00DA60E3"/>
    <w:rsid w:val="00DB1818"/>
    <w:rsid w:val="00DB3534"/>
    <w:rsid w:val="00DC2ED4"/>
    <w:rsid w:val="00DC349F"/>
    <w:rsid w:val="00DD006D"/>
    <w:rsid w:val="00DD55C4"/>
    <w:rsid w:val="00DD55EA"/>
    <w:rsid w:val="00DD7D46"/>
    <w:rsid w:val="00DF40A6"/>
    <w:rsid w:val="00E05EB9"/>
    <w:rsid w:val="00E067CD"/>
    <w:rsid w:val="00E10DEB"/>
    <w:rsid w:val="00E1607B"/>
    <w:rsid w:val="00E27863"/>
    <w:rsid w:val="00E36221"/>
    <w:rsid w:val="00E42090"/>
    <w:rsid w:val="00E4320E"/>
    <w:rsid w:val="00E47EDC"/>
    <w:rsid w:val="00E54277"/>
    <w:rsid w:val="00E55E58"/>
    <w:rsid w:val="00E93217"/>
    <w:rsid w:val="00EA5B40"/>
    <w:rsid w:val="00EB1187"/>
    <w:rsid w:val="00EB1CF4"/>
    <w:rsid w:val="00EB3426"/>
    <w:rsid w:val="00EB3473"/>
    <w:rsid w:val="00EB3D0F"/>
    <w:rsid w:val="00EB5757"/>
    <w:rsid w:val="00EB7FD6"/>
    <w:rsid w:val="00EC1C6D"/>
    <w:rsid w:val="00EC48C8"/>
    <w:rsid w:val="00EC6683"/>
    <w:rsid w:val="00EC72BC"/>
    <w:rsid w:val="00EC7BDA"/>
    <w:rsid w:val="00ED1E4C"/>
    <w:rsid w:val="00EF2C49"/>
    <w:rsid w:val="00F006D8"/>
    <w:rsid w:val="00F026C8"/>
    <w:rsid w:val="00F048A6"/>
    <w:rsid w:val="00F134B7"/>
    <w:rsid w:val="00F13AF0"/>
    <w:rsid w:val="00F15F62"/>
    <w:rsid w:val="00F176CA"/>
    <w:rsid w:val="00F20380"/>
    <w:rsid w:val="00F2038D"/>
    <w:rsid w:val="00F26FBD"/>
    <w:rsid w:val="00F315DB"/>
    <w:rsid w:val="00F34B42"/>
    <w:rsid w:val="00F47CC8"/>
    <w:rsid w:val="00F50055"/>
    <w:rsid w:val="00F553A8"/>
    <w:rsid w:val="00F557E7"/>
    <w:rsid w:val="00F56D25"/>
    <w:rsid w:val="00F60A80"/>
    <w:rsid w:val="00F62ACC"/>
    <w:rsid w:val="00F674D2"/>
    <w:rsid w:val="00F70B8F"/>
    <w:rsid w:val="00F828FB"/>
    <w:rsid w:val="00F9047D"/>
    <w:rsid w:val="00F90AEE"/>
    <w:rsid w:val="00FA56A8"/>
    <w:rsid w:val="00FA63DD"/>
    <w:rsid w:val="00FA6F63"/>
    <w:rsid w:val="00FB2C28"/>
    <w:rsid w:val="00FC5BFB"/>
    <w:rsid w:val="00FC5C10"/>
    <w:rsid w:val="00FD4351"/>
    <w:rsid w:val="00FF753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9CB80D"/>
  <w15:docId w15:val="{AEB1BBD4-57C1-41D4-80CB-1AF787D81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6D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83B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983BD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6E6DD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A559B5"/>
    <w:pPr>
      <w:ind w:left="720"/>
      <w:contextualSpacing/>
    </w:pPr>
  </w:style>
  <w:style w:type="paragraph" w:styleId="BalloonText">
    <w:name w:val="Balloon Text"/>
    <w:basedOn w:val="Normal"/>
    <w:link w:val="BalloonTextChar"/>
    <w:uiPriority w:val="99"/>
    <w:semiHidden/>
    <w:unhideWhenUsed/>
    <w:rsid w:val="002A63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6393"/>
    <w:rPr>
      <w:rFonts w:ascii="Tahoma" w:hAnsi="Tahoma" w:cs="Tahoma"/>
      <w:sz w:val="16"/>
      <w:szCs w:val="16"/>
    </w:rPr>
  </w:style>
  <w:style w:type="paragraph" w:styleId="NormalWeb">
    <w:name w:val="Normal (Web)"/>
    <w:basedOn w:val="Normal"/>
    <w:uiPriority w:val="99"/>
    <w:unhideWhenUsed/>
    <w:rsid w:val="002A639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ghtList">
    <w:name w:val="Light List"/>
    <w:basedOn w:val="TableNormal"/>
    <w:uiPriority w:val="61"/>
    <w:rsid w:val="002A639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2A639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link w:val="EndNoteBibliographyTitleChar"/>
    <w:rsid w:val="00AB040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B0402"/>
    <w:rPr>
      <w:rFonts w:ascii="Calibri" w:hAnsi="Calibri"/>
      <w:noProof/>
      <w:lang w:val="en-US"/>
    </w:rPr>
  </w:style>
  <w:style w:type="paragraph" w:customStyle="1" w:styleId="EndNoteBibliography">
    <w:name w:val="EndNote Bibliography"/>
    <w:basedOn w:val="Normal"/>
    <w:link w:val="EndNoteBibliographyChar"/>
    <w:rsid w:val="00AB040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B0402"/>
    <w:rPr>
      <w:rFonts w:ascii="Calibri" w:hAnsi="Calibri"/>
      <w:noProof/>
      <w:lang w:val="en-US"/>
    </w:rPr>
  </w:style>
  <w:style w:type="character" w:styleId="CommentReference">
    <w:name w:val="annotation reference"/>
    <w:basedOn w:val="DefaultParagraphFont"/>
    <w:uiPriority w:val="99"/>
    <w:semiHidden/>
    <w:unhideWhenUsed/>
    <w:rsid w:val="007833B0"/>
    <w:rPr>
      <w:sz w:val="16"/>
      <w:szCs w:val="16"/>
    </w:rPr>
  </w:style>
  <w:style w:type="paragraph" w:styleId="CommentText">
    <w:name w:val="annotation text"/>
    <w:basedOn w:val="Normal"/>
    <w:link w:val="CommentTextChar"/>
    <w:uiPriority w:val="99"/>
    <w:semiHidden/>
    <w:unhideWhenUsed/>
    <w:rsid w:val="007833B0"/>
    <w:pPr>
      <w:spacing w:line="240" w:lineRule="auto"/>
    </w:pPr>
    <w:rPr>
      <w:sz w:val="20"/>
      <w:szCs w:val="20"/>
    </w:rPr>
  </w:style>
  <w:style w:type="character" w:customStyle="1" w:styleId="CommentTextChar">
    <w:name w:val="Comment Text Char"/>
    <w:basedOn w:val="DefaultParagraphFont"/>
    <w:link w:val="CommentText"/>
    <w:uiPriority w:val="99"/>
    <w:semiHidden/>
    <w:rsid w:val="007833B0"/>
    <w:rPr>
      <w:sz w:val="20"/>
      <w:szCs w:val="20"/>
    </w:rPr>
  </w:style>
  <w:style w:type="paragraph" w:styleId="CommentSubject">
    <w:name w:val="annotation subject"/>
    <w:basedOn w:val="CommentText"/>
    <w:next w:val="CommentText"/>
    <w:link w:val="CommentSubjectChar"/>
    <w:uiPriority w:val="99"/>
    <w:semiHidden/>
    <w:unhideWhenUsed/>
    <w:rsid w:val="007833B0"/>
    <w:rPr>
      <w:b/>
      <w:bCs/>
    </w:rPr>
  </w:style>
  <w:style w:type="character" w:customStyle="1" w:styleId="CommentSubjectChar">
    <w:name w:val="Comment Subject Char"/>
    <w:basedOn w:val="CommentTextChar"/>
    <w:link w:val="CommentSubject"/>
    <w:uiPriority w:val="99"/>
    <w:semiHidden/>
    <w:rsid w:val="007833B0"/>
    <w:rPr>
      <w:b/>
      <w:bCs/>
      <w:sz w:val="20"/>
      <w:szCs w:val="20"/>
    </w:rPr>
  </w:style>
  <w:style w:type="paragraph" w:styleId="Header">
    <w:name w:val="header"/>
    <w:basedOn w:val="Normal"/>
    <w:link w:val="HeaderChar"/>
    <w:uiPriority w:val="99"/>
    <w:unhideWhenUsed/>
    <w:rsid w:val="004618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1812"/>
  </w:style>
  <w:style w:type="paragraph" w:styleId="Footer">
    <w:name w:val="footer"/>
    <w:basedOn w:val="Normal"/>
    <w:link w:val="FooterChar"/>
    <w:uiPriority w:val="99"/>
    <w:unhideWhenUsed/>
    <w:rsid w:val="004618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1812"/>
  </w:style>
  <w:style w:type="character" w:styleId="LineNumber">
    <w:name w:val="line number"/>
    <w:basedOn w:val="DefaultParagraphFont"/>
    <w:uiPriority w:val="99"/>
    <w:semiHidden/>
    <w:unhideWhenUsed/>
    <w:rsid w:val="003965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762442">
      <w:bodyDiv w:val="1"/>
      <w:marLeft w:val="0"/>
      <w:marRight w:val="0"/>
      <w:marTop w:val="0"/>
      <w:marBottom w:val="0"/>
      <w:divBdr>
        <w:top w:val="none" w:sz="0" w:space="0" w:color="auto"/>
        <w:left w:val="none" w:sz="0" w:space="0" w:color="auto"/>
        <w:bottom w:val="none" w:sz="0" w:space="0" w:color="auto"/>
        <w:right w:val="none" w:sz="0" w:space="0" w:color="auto"/>
      </w:divBdr>
    </w:div>
    <w:div w:id="672806320">
      <w:bodyDiv w:val="1"/>
      <w:marLeft w:val="0"/>
      <w:marRight w:val="0"/>
      <w:marTop w:val="0"/>
      <w:marBottom w:val="0"/>
      <w:divBdr>
        <w:top w:val="none" w:sz="0" w:space="0" w:color="auto"/>
        <w:left w:val="none" w:sz="0" w:space="0" w:color="auto"/>
        <w:bottom w:val="none" w:sz="0" w:space="0" w:color="auto"/>
        <w:right w:val="none" w:sz="0" w:space="0" w:color="auto"/>
      </w:divBdr>
    </w:div>
    <w:div w:id="906960039">
      <w:bodyDiv w:val="1"/>
      <w:marLeft w:val="0"/>
      <w:marRight w:val="0"/>
      <w:marTop w:val="0"/>
      <w:marBottom w:val="0"/>
      <w:divBdr>
        <w:top w:val="none" w:sz="0" w:space="0" w:color="auto"/>
        <w:left w:val="none" w:sz="0" w:space="0" w:color="auto"/>
        <w:bottom w:val="none" w:sz="0" w:space="0" w:color="auto"/>
        <w:right w:val="none" w:sz="0" w:space="0" w:color="auto"/>
      </w:divBdr>
    </w:div>
    <w:div w:id="1828859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E19E82-229D-45E3-BA73-EF3E6BD1D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5798</Words>
  <Characters>33051</Characters>
  <Application>Microsoft Office Word</Application>
  <DocSecurity>4</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Carter</dc:creator>
  <cp:lastModifiedBy>Karen Drake</cp:lastModifiedBy>
  <cp:revision>2</cp:revision>
  <cp:lastPrinted>2019-11-19T13:55:00Z</cp:lastPrinted>
  <dcterms:created xsi:type="dcterms:W3CDTF">2020-01-13T13:04:00Z</dcterms:created>
  <dcterms:modified xsi:type="dcterms:W3CDTF">2020-01-13T13:04:00Z</dcterms:modified>
</cp:coreProperties>
</file>